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w:t>
      </w:r>
      <w:proofErr w:type="spellStart"/>
      <w:r w:rsidRPr="0007763B">
        <w:rPr>
          <w:rFonts w:ascii="Times New Roman" w:eastAsia="Times New Roman" w:hAnsi="Times New Roman" w:cs="Times New Roman"/>
          <w:sz w:val="24"/>
          <w:szCs w:val="24"/>
        </w:rPr>
        <w:t>spatio</w:t>
      </w:r>
      <w:proofErr w:type="spellEnd"/>
      <w:r w:rsidRPr="0007763B">
        <w:rPr>
          <w:rFonts w:ascii="Times New Roman" w:eastAsia="Times New Roman" w:hAnsi="Times New Roman" w:cs="Times New Roman"/>
          <w:sz w:val="24"/>
          <w:szCs w:val="24"/>
        </w:rPr>
        <w:t>-temporal genetic change</w:t>
      </w:r>
    </w:p>
    <w:p w14:paraId="6B6BBEE8" w14:textId="0318D851"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3) Ecology and Evolution.</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7100A797"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Kovach, &amp; Llamas, 2019)","plainTextFormattedCitation":"(Fenderson, Kovach, &amp; Llamas, 2019)","previouslyFormattedCitation":"(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14F74864"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E801CA">
        <w:rPr>
          <w:rFonts w:ascii="Times New Roman" w:eastAsia="Times New Roman" w:hAnsi="Times New Roman" w:cs="Times New Roman"/>
          <w:sz w:val="24"/>
          <w:szCs w:val="24"/>
        </w:rPr>
        <w:t xml:space="preserve"> 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had a spatial focus, </w:t>
      </w:r>
      <w:r w:rsidR="00E9164A">
        <w:rPr>
          <w:rFonts w:ascii="Times New Roman" w:eastAsia="Times New Roman" w:hAnsi="Times New Roman" w:cs="Times New Roman"/>
          <w:sz w:val="24"/>
          <w:szCs w:val="24"/>
        </w:rPr>
        <w:t>where sampling and analysis are</w:t>
      </w:r>
      <w:r w:rsidR="00F424FD">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undertaken </w:t>
      </w:r>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conceptual approaches </w:t>
      </w:r>
      <w:r w:rsidR="00BA5835" w:rsidRPr="00BA5835">
        <w:rPr>
          <w:rFonts w:ascii="Times New Roman" w:eastAsia="Times New Roman" w:hAnsi="Times New Roman" w:cs="Times New Roman"/>
          <w:sz w:val="24"/>
          <w:szCs w:val="24"/>
        </w:rPr>
        <w:lastRenderedPageBreak/>
        <w:t>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 for 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C86B88">
        <w:rPr>
          <w:rFonts w:ascii="Times New Roman" w:eastAsia="Times New Roman" w:hAnsi="Times New Roman" w:cs="Times New Roman"/>
          <w:sz w:val="24"/>
          <w:szCs w:val="24"/>
        </w:rPr>
        <w:t xml:space="preserve">s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DF26F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mendeley":{"formattedCitation":"(Allendorf et al., 2010; Fenderson et al., 2019)","plainTextFormattedCitation":"(Allendorf et al., 2010; Fenderson et al., 2019)","previouslyFormattedCitation":"(Allendorf et al., 2010;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rPr>
        <w:t>(Allendorf et al., 2010;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418D371B"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8E65CC">
        <w:rPr>
          <w:rFonts w:ascii="Times New Roman" w:eastAsia="Times New Roman" w:hAnsi="Times New Roman" w:cs="Times New Roman"/>
          <w:sz w:val="24"/>
          <w:szCs w:val="24"/>
        </w:rPr>
        <w:t xml:space="preserve">For example, </w:t>
      </w:r>
      <w:proofErr w:type="spellStart"/>
      <w:r w:rsidR="008E65CC">
        <w:rPr>
          <w:rFonts w:ascii="Times New Roman" w:eastAsia="Times New Roman" w:hAnsi="Times New Roman" w:cs="Times New Roman"/>
          <w:sz w:val="24"/>
          <w:szCs w:val="24"/>
        </w:rPr>
        <w:t>spatio</w:t>
      </w:r>
      <w:proofErr w:type="spellEnd"/>
      <w:r w:rsidR="008E65CC">
        <w:rPr>
          <w:rFonts w:ascii="Times New Roman" w:eastAsia="Times New Roman" w:hAnsi="Times New Roman" w:cs="Times New Roman"/>
          <w:sz w:val="24"/>
          <w:szCs w:val="24"/>
        </w:rPr>
        <w:t>-temporal genetic</w:t>
      </w:r>
      <w:r w:rsidR="00C86B88">
        <w:rPr>
          <w:rFonts w:ascii="Times New Roman" w:eastAsia="Times New Roman" w:hAnsi="Times New Roman" w:cs="Times New Roman"/>
          <w:sz w:val="24"/>
          <w:szCs w:val="24"/>
        </w:rPr>
        <w:t>s</w:t>
      </w:r>
      <w:r w:rsidR="008E65CC">
        <w:rPr>
          <w:rFonts w:ascii="Times New Roman" w:eastAsia="Times New Roman" w:hAnsi="Times New Roman" w:cs="Times New Roman"/>
          <w:sz w:val="24"/>
          <w:szCs w:val="24"/>
        </w:rPr>
        <w:t xml:space="preserve"> studies have led to a better understanding of the invas</w:t>
      </w:r>
      <w:r w:rsidR="00DC62C0">
        <w:rPr>
          <w:rFonts w:ascii="Times New Roman" w:eastAsia="Times New Roman" w:hAnsi="Times New Roman" w:cs="Times New Roman"/>
          <w:sz w:val="24"/>
          <w:szCs w:val="24"/>
        </w:rPr>
        <w:t xml:space="preserve">ion history of major diseases vector </w:t>
      </w:r>
      <w:r w:rsidR="008E65CC">
        <w:rPr>
          <w:rFonts w:ascii="Times New Roman" w:eastAsia="Times New Roman" w:hAnsi="Times New Roman" w:cs="Times New Roman"/>
          <w:sz w:val="24"/>
          <w:szCs w:val="24"/>
        </w:rPr>
        <w:t xml:space="preserve">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48505E">
        <w:rPr>
          <w:rFonts w:ascii="Times New Roman" w:eastAsia="Times New Roman" w:hAnsi="Times New Roman" w:cs="Times New Roman"/>
          <w:sz w:val="24"/>
          <w:szCs w:val="24"/>
        </w:rPr>
        <w:t xml:space="preserve"> and of</w:t>
      </w:r>
      <w:r w:rsidR="00850FB4">
        <w:rPr>
          <w:rFonts w:ascii="Times New Roman" w:eastAsia="Times New Roman" w:hAnsi="Times New Roman" w:cs="Times New Roman"/>
          <w:sz w:val="24"/>
          <w:szCs w:val="24"/>
        </w:rPr>
        <w:t xml:space="preserve">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and relating it to</w:t>
      </w:r>
      <w:r w:rsidR="0048505E">
        <w:rPr>
          <w:rFonts w:ascii="Times New Roman" w:eastAsia="Times New Roman" w:hAnsi="Times New Roman" w:cs="Times New Roman"/>
          <w:sz w:val="24"/>
          <w:szCs w:val="24"/>
        </w:rPr>
        <w:t xml:space="preserve"> temporal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 xml:space="preserve">However, assessing meaningful change in spatial genetic variation through time, and relating it to landscape change, </w:t>
      </w:r>
      <w:r w:rsidR="0018247F" w:rsidRPr="00295FF4">
        <w:rPr>
          <w:rFonts w:ascii="Times New Roman" w:eastAsia="Times New Roman" w:hAnsi="Times New Roman" w:cs="Times New Roman"/>
          <w:sz w:val="24"/>
          <w:szCs w:val="24"/>
        </w:rPr>
        <w:t>is challeng</w:t>
      </w:r>
      <w:r w:rsidR="0018247F">
        <w:rPr>
          <w:rFonts w:ascii="Times New Roman" w:eastAsia="Times New Roman" w:hAnsi="Times New Roman" w:cs="Times New Roman"/>
          <w:sz w:val="24"/>
          <w:szCs w:val="24"/>
        </w:rPr>
        <w:t>ing</w:t>
      </w:r>
      <w:r w:rsidR="0018247F" w:rsidRPr="00295FF4">
        <w:rPr>
          <w:rFonts w:ascii="Times New Roman" w:eastAsia="Times New Roman" w:hAnsi="Times New Roman" w:cs="Times New Roman"/>
          <w:sz w:val="24"/>
          <w:szCs w:val="24"/>
        </w:rPr>
        <w:t xml:space="preserve"> because </w:t>
      </w:r>
      <w:r w:rsidR="0018247F">
        <w:rPr>
          <w:rFonts w:ascii="Times New Roman" w:eastAsia="Times New Roman" w:hAnsi="Times New Roman" w:cs="Times New Roman"/>
          <w:sz w:val="24"/>
          <w:szCs w:val="24"/>
        </w:rPr>
        <w:t xml:space="preserve">population </w:t>
      </w:r>
      <w:r w:rsidR="0018247F" w:rsidRPr="00295FF4">
        <w:rPr>
          <w:rFonts w:ascii="Times New Roman" w:eastAsia="Times New Roman" w:hAnsi="Times New Roman" w:cs="Times New Roman"/>
          <w:sz w:val="24"/>
          <w:szCs w:val="24"/>
        </w:rPr>
        <w:t xml:space="preserve">genetic diversity </w:t>
      </w:r>
      <w:r w:rsidR="0018247F">
        <w:rPr>
          <w:rFonts w:ascii="Times New Roman" w:eastAsia="Times New Roman" w:hAnsi="Times New Roman" w:cs="Times New Roman"/>
          <w:sz w:val="24"/>
          <w:szCs w:val="24"/>
        </w:rPr>
        <w:t>is under the combined influences of other processes</w:t>
      </w:r>
      <w:r w:rsidR="0018247F" w:rsidRPr="00295FF4">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Indeed, d</w:t>
      </w:r>
      <w:r w:rsidR="0018247F" w:rsidRPr="00204474">
        <w:rPr>
          <w:rFonts w:ascii="Times New Roman" w:eastAsia="Times New Roman" w:hAnsi="Times New Roman" w:cs="Times New Roman"/>
          <w:sz w:val="24"/>
          <w:szCs w:val="24"/>
        </w:rPr>
        <w:t>istinguishing between natural variation in temp</w:t>
      </w:r>
      <w:r w:rsidR="0018247F">
        <w:rPr>
          <w:rFonts w:ascii="Times New Roman" w:eastAsia="Times New Roman" w:hAnsi="Times New Roman" w:cs="Times New Roman"/>
          <w:sz w:val="24"/>
          <w:szCs w:val="24"/>
        </w:rPr>
        <w:t>o</w:t>
      </w:r>
      <w:r w:rsidR="0018247F" w:rsidRPr="00204474">
        <w:rPr>
          <w:rFonts w:ascii="Times New Roman" w:eastAsia="Times New Roman" w:hAnsi="Times New Roman" w:cs="Times New Roman"/>
          <w:sz w:val="24"/>
          <w:szCs w:val="24"/>
        </w:rPr>
        <w:t>ral genetic structure due to the</w:t>
      </w:r>
      <w:r w:rsidR="0018247F">
        <w:rPr>
          <w:rFonts w:ascii="Times New Roman" w:eastAsia="Times New Roman" w:hAnsi="Times New Roman" w:cs="Times New Roman"/>
          <w:sz w:val="24"/>
          <w:szCs w:val="24"/>
        </w:rPr>
        <w:t xml:space="preserve"> </w:t>
      </w:r>
      <w:r w:rsidR="0018247F" w:rsidRPr="00204474">
        <w:rPr>
          <w:rFonts w:ascii="Times New Roman" w:eastAsia="Times New Roman" w:hAnsi="Times New Roman" w:cs="Times New Roman"/>
          <w:sz w:val="24"/>
          <w:szCs w:val="24"/>
        </w:rPr>
        <w:t xml:space="preserve">processes of </w:t>
      </w:r>
      <w:r w:rsidR="0018247F" w:rsidRPr="00295FF4">
        <w:rPr>
          <w:rFonts w:ascii="Times New Roman" w:eastAsia="Times New Roman" w:hAnsi="Times New Roman" w:cs="Times New Roman"/>
          <w:sz w:val="24"/>
          <w:szCs w:val="24"/>
        </w:rPr>
        <w:t>recombination</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mutation</w:t>
      </w:r>
      <w:r w:rsidR="0018247F">
        <w:rPr>
          <w:rFonts w:ascii="Times New Roman" w:eastAsia="Times New Roman" w:hAnsi="Times New Roman" w:cs="Times New Roman"/>
          <w:sz w:val="24"/>
          <w:szCs w:val="24"/>
        </w:rPr>
        <w:t xml:space="preserve">, and </w:t>
      </w:r>
      <w:r w:rsidR="0018247F" w:rsidRPr="00295FF4">
        <w:rPr>
          <w:rFonts w:ascii="Times New Roman" w:eastAsia="Times New Roman" w:hAnsi="Times New Roman" w:cs="Times New Roman"/>
          <w:sz w:val="24"/>
          <w:szCs w:val="24"/>
        </w:rPr>
        <w:t>demographic</w:t>
      </w:r>
      <w:r w:rsidR="0018247F">
        <w:rPr>
          <w:rFonts w:ascii="Times New Roman" w:eastAsia="Times New Roman" w:hAnsi="Times New Roman" w:cs="Times New Roman"/>
          <w:sz w:val="24"/>
          <w:szCs w:val="24"/>
        </w:rPr>
        <w:t xml:space="preserve">ally-induced </w:t>
      </w:r>
      <w:r w:rsidR="0018247F" w:rsidRPr="00295FF4">
        <w:rPr>
          <w:rFonts w:ascii="Times New Roman" w:eastAsia="Times New Roman" w:hAnsi="Times New Roman" w:cs="Times New Roman"/>
          <w:sz w:val="24"/>
          <w:szCs w:val="24"/>
        </w:rPr>
        <w:t>genetic drift</w:t>
      </w:r>
      <w:r w:rsidR="0018247F" w:rsidRPr="00204474">
        <w:rPr>
          <w:rFonts w:ascii="Times New Roman" w:eastAsia="Times New Roman" w:hAnsi="Times New Roman" w:cs="Times New Roman"/>
          <w:sz w:val="24"/>
          <w:szCs w:val="24"/>
        </w:rPr>
        <w:t xml:space="preserve"> from those changes wrought by </w:t>
      </w:r>
      <w:r w:rsidR="0018247F">
        <w:rPr>
          <w:rFonts w:ascii="Times New Roman" w:eastAsia="Times New Roman" w:hAnsi="Times New Roman" w:cs="Times New Roman"/>
          <w:sz w:val="24"/>
          <w:szCs w:val="24"/>
        </w:rPr>
        <w:t>external landscape change is not straightforward. Although g</w:t>
      </w:r>
      <w:r w:rsidR="0018247F" w:rsidRPr="00295FF4">
        <w:rPr>
          <w:rFonts w:ascii="Times New Roman" w:eastAsia="Times New Roman" w:hAnsi="Times New Roman" w:cs="Times New Roman"/>
          <w:sz w:val="24"/>
          <w:szCs w:val="24"/>
        </w:rPr>
        <w:t xml:space="preserve">enetic legacies </w:t>
      </w:r>
      <w:r w:rsidR="0018247F">
        <w:rPr>
          <w:rFonts w:ascii="Times New Roman" w:eastAsia="Times New Roman" w:hAnsi="Times New Roman" w:cs="Times New Roman"/>
          <w:sz w:val="24"/>
          <w:szCs w:val="24"/>
        </w:rPr>
        <w:fldChar w:fldCharType="begin" w:fldLock="1"/>
      </w:r>
      <w:r w:rsidR="00F91B30">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18247F">
        <w:rPr>
          <w:rFonts w:ascii="Times New Roman" w:eastAsia="Times New Roman" w:hAnsi="Times New Roman" w:cs="Times New Roman"/>
          <w:sz w:val="24"/>
          <w:szCs w:val="24"/>
        </w:rPr>
        <w:fldChar w:fldCharType="separate"/>
      </w:r>
      <w:r w:rsidR="0018247F" w:rsidRPr="00382F3C">
        <w:rPr>
          <w:rFonts w:ascii="Times New Roman" w:eastAsia="Times New Roman" w:hAnsi="Times New Roman" w:cs="Times New Roman"/>
          <w:noProof/>
          <w:sz w:val="24"/>
          <w:szCs w:val="24"/>
        </w:rPr>
        <w:t>(Banks et al., 2013)</w:t>
      </w:r>
      <w:r w:rsidR="0018247F">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 xml:space="preserve">may not be detectable as rapidly as the demographic consequences of </w:t>
      </w:r>
      <w:r w:rsidR="0018247F">
        <w:rPr>
          <w:rFonts w:ascii="Times New Roman" w:eastAsia="Times New Roman" w:hAnsi="Times New Roman" w:cs="Times New Roman"/>
          <w:sz w:val="24"/>
          <w:szCs w:val="24"/>
        </w:rPr>
        <w:t xml:space="preserve">landscape and climate </w:t>
      </w:r>
      <w:r w:rsidR="0018247F" w:rsidRPr="00295FF4">
        <w:rPr>
          <w:rFonts w:ascii="Times New Roman" w:eastAsia="Times New Roman" w:hAnsi="Times New Roman" w:cs="Times New Roman"/>
          <w:sz w:val="24"/>
          <w:szCs w:val="24"/>
        </w:rPr>
        <w:t>change</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they </w:t>
      </w:r>
      <w:r w:rsidR="0018247F">
        <w:rPr>
          <w:rFonts w:ascii="Times New Roman" w:eastAsia="Times New Roman" w:hAnsi="Times New Roman" w:cs="Times New Roman"/>
          <w:sz w:val="24"/>
          <w:szCs w:val="24"/>
        </w:rPr>
        <w:t xml:space="preserve">can persist </w:t>
      </w:r>
      <w:r w:rsidR="0018247F" w:rsidRPr="00295FF4">
        <w:rPr>
          <w:rFonts w:ascii="Times New Roman" w:eastAsia="Times New Roman" w:hAnsi="Times New Roman" w:cs="Times New Roman"/>
          <w:sz w:val="24"/>
          <w:szCs w:val="24"/>
        </w:rPr>
        <w:t xml:space="preserve">for several gener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olliger, Lander, &amp; Balkenhol, 2014; Epps &amp; Keyghobadi, 2015)</w:t>
      </w:r>
      <w:r w:rsidR="0018247F"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and this represents an opportunity. Indeed, r</w:t>
      </w:r>
      <w:r w:rsidR="0018247F" w:rsidRPr="00295FF4">
        <w:rPr>
          <w:rFonts w:ascii="Times New Roman" w:eastAsia="Times New Roman" w:hAnsi="Times New Roman" w:cs="Times New Roman"/>
          <w:sz w:val="24"/>
          <w:szCs w:val="24"/>
        </w:rPr>
        <w:t xml:space="preserve">esearchers commonly use </w:t>
      </w:r>
      <w:proofErr w:type="spellStart"/>
      <w:r w:rsidR="0018247F" w:rsidRPr="00295FF4">
        <w:rPr>
          <w:rFonts w:ascii="Times New Roman" w:eastAsia="Times New Roman" w:hAnsi="Times New Roman" w:cs="Times New Roman"/>
          <w:sz w:val="24"/>
          <w:szCs w:val="24"/>
        </w:rPr>
        <w:t>spatio</w:t>
      </w:r>
      <w:proofErr w:type="spellEnd"/>
      <w:r w:rsidR="0018247F" w:rsidRPr="00295FF4">
        <w:rPr>
          <w:rFonts w:ascii="Times New Roman" w:eastAsia="Times New Roman" w:hAnsi="Times New Roman" w:cs="Times New Roman"/>
          <w:sz w:val="24"/>
          <w:szCs w:val="24"/>
        </w:rPr>
        <w:t xml:space="preserve">-temporal population genetic </w:t>
      </w:r>
      <w:r w:rsidR="0018247F" w:rsidRPr="00295FF4">
        <w:rPr>
          <w:rFonts w:ascii="Times New Roman" w:eastAsia="Times New Roman" w:hAnsi="Times New Roman" w:cs="Times New Roman"/>
          <w:sz w:val="24"/>
          <w:szCs w:val="24"/>
        </w:rPr>
        <w:lastRenderedPageBreak/>
        <w:t xml:space="preserve">legacies to study isolation-by-distance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Rousset, 1997; Wright, 1943)</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population bottleneck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Gattepaille, Jakobsson, &amp; Blum, 2013; Maruyama &amp; Fuerstt, 1985)</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migration between isolated popul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ezemer, Krauss, Roberts, &amp; Hopper, 2019; Buschbom, Yanbaev, &amp; Degen, 2011)</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and outbreak expansion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FC33C1">
        <w:rPr>
          <w:rFonts w:ascii="Times New Roman" w:eastAsia="Times New Roman" w:hAnsi="Times New Roman" w:cs="Times New Roman"/>
          <w:noProof/>
          <w:sz w:val="24"/>
          <w:szCs w:val="24"/>
        </w:rPr>
        <w:t>(Larroque et al., 2019; Wittische et al., 2019)</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w:t>
      </w:r>
      <w:r w:rsidR="00FC4D0C">
        <w:rPr>
          <w:rFonts w:ascii="Times New Roman" w:eastAsia="Times New Roman" w:hAnsi="Times New Roman" w:cs="Times New Roman"/>
          <w:sz w:val="24"/>
          <w:szCs w:val="24"/>
        </w:rPr>
        <w:t xml:space="preserve"> </w:t>
      </w:r>
      <w:r w:rsidR="009C7677">
        <w:rPr>
          <w:rFonts w:ascii="Times New Roman" w:eastAsia="Times New Roman" w:hAnsi="Times New Roman" w:cs="Times New Roman"/>
          <w:sz w:val="24"/>
          <w:szCs w:val="24"/>
        </w:rPr>
        <w:t xml:space="preserve">Therefore, it remains important to develop the capacity to identify meaningful changes in genetic diversity through time, specifically when searching for signals of recent demographic </w:t>
      </w:r>
      <w:r w:rsidR="004B3E70">
        <w:rPr>
          <w:rFonts w:ascii="Times New Roman" w:eastAsia="Times New Roman" w:hAnsi="Times New Roman" w:cs="Times New Roman"/>
          <w:sz w:val="24"/>
          <w:szCs w:val="24"/>
        </w:rPr>
        <w:t xml:space="preserve">events, describing the </w:t>
      </w:r>
      <w:r w:rsidR="008B7986">
        <w:rPr>
          <w:rFonts w:ascii="Times New Roman" w:eastAsia="Times New Roman" w:hAnsi="Times New Roman" w:cs="Times New Roman"/>
          <w:sz w:val="24"/>
          <w:szCs w:val="24"/>
        </w:rPr>
        <w:t>population-level consequen</w:t>
      </w:r>
      <w:r w:rsidR="004B3E70" w:rsidRPr="004B3E70">
        <w:rPr>
          <w:rFonts w:ascii="Times New Roman" w:eastAsia="Times New Roman" w:hAnsi="Times New Roman" w:cs="Times New Roman"/>
          <w:sz w:val="24"/>
          <w:szCs w:val="24"/>
        </w:rPr>
        <w:t xml:space="preserve">ces of </w:t>
      </w:r>
      <w:r w:rsidR="008B7986">
        <w:rPr>
          <w:rFonts w:ascii="Times New Roman" w:eastAsia="Times New Roman" w:hAnsi="Times New Roman" w:cs="Times New Roman"/>
          <w:sz w:val="24"/>
          <w:szCs w:val="24"/>
        </w:rPr>
        <w:t xml:space="preserve">past </w:t>
      </w:r>
      <w:r w:rsidR="004B3E70" w:rsidRPr="004B3E70">
        <w:rPr>
          <w:rFonts w:ascii="Times New Roman" w:eastAsia="Times New Roman" w:hAnsi="Times New Roman" w:cs="Times New Roman"/>
          <w:sz w:val="24"/>
          <w:szCs w:val="24"/>
        </w:rPr>
        <w:t>landscape change</w:t>
      </w:r>
      <w:r w:rsidR="008B7986">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in the context of ongoing worldwide biodiversity loss.</w:t>
      </w:r>
    </w:p>
    <w:p w14:paraId="3A81AE91" w14:textId="4CB3F556" w:rsidR="00FF669A" w:rsidRDefault="009E7BAF" w:rsidP="00A51948">
      <w:pPr>
        <w:spacing w:before="240" w:after="240" w:line="480" w:lineRule="auto"/>
        <w:rPr>
          <w:rFonts w:ascii="Times New Roman" w:eastAsia="Times New Roman" w:hAnsi="Times New Roman" w:cs="Times New Roman"/>
          <w:sz w:val="24"/>
          <w:szCs w:val="24"/>
        </w:rPr>
      </w:pPr>
      <w:proofErr w:type="spellStart"/>
      <w:r w:rsidRPr="00295FF4">
        <w:rPr>
          <w:rFonts w:ascii="Times New Roman" w:eastAsia="Times New Roman" w:hAnsi="Times New Roman" w:cs="Times New Roman"/>
          <w:sz w:val="24"/>
          <w:szCs w:val="24"/>
        </w:rPr>
        <w:t>Spatio</w:t>
      </w:r>
      <w:proofErr w:type="spellEnd"/>
      <w:r w:rsidRPr="00295FF4">
        <w:rPr>
          <w:rFonts w:ascii="Times New Roman" w:eastAsia="Times New Roman" w:hAnsi="Times New Roman" w:cs="Times New Roman"/>
          <w:sz w:val="24"/>
          <w:szCs w:val="24"/>
        </w:rPr>
        <w:t>-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w:t>
      </w:r>
      <w:r w:rsidR="0048505E">
        <w:rPr>
          <w:rFonts w:ascii="Times New Roman" w:hAnsi="Times New Roman" w:cs="Times New Roman"/>
          <w:sz w:val="24"/>
          <w:szCs w:val="24"/>
        </w:rPr>
        <w:t xml:space="preserve">such </w:t>
      </w:r>
      <w:r w:rsidRPr="00295FF4">
        <w:rPr>
          <w:rFonts w:ascii="Times New Roman" w:hAnsi="Times New Roman" w:cs="Times New Roman"/>
          <w:sz w:val="24"/>
          <w:szCs w:val="24"/>
        </w:rPr>
        <w:t xml:space="preserve">significan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8505E">
        <w:rPr>
          <w:rFonts w:ascii="Times New Roman" w:hAnsi="Times New Roman" w:cs="Times New Roman"/>
          <w:sz w:val="24"/>
          <w:szCs w:val="24"/>
        </w:rPr>
        <w:t xml:space="preserve">and evolutionary assumption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383673">
        <w:rPr>
          <w:rFonts w:ascii="Times New Roman" w:hAnsi="Times New Roman" w:cs="Times New Roman"/>
          <w:sz w:val="24"/>
          <w:szCs w:val="24"/>
        </w:rPr>
        <w:t>Meanwhil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focus on non-model species</w:t>
      </w:r>
      <w:r w:rsidR="00383673">
        <w:rPr>
          <w:rFonts w:ascii="Times New Roman" w:hAnsi="Times New Roman" w:cs="Times New Roman"/>
          <w:sz w:val="24"/>
          <w:szCs w:val="24"/>
        </w:rPr>
        <w:t xml:space="preserve"> (e.g. </w:t>
      </w:r>
      <w:proofErr w:type="spellStart"/>
      <w:r w:rsidR="00383673">
        <w:rPr>
          <w:rFonts w:ascii="Times New Roman" w:hAnsi="Times New Roman" w:cs="Times New Roman"/>
          <w:sz w:val="24"/>
          <w:szCs w:val="24"/>
        </w:rPr>
        <w:t>Legault</w:t>
      </w:r>
      <w:proofErr w:type="spellEnd"/>
      <w:r w:rsidR="00383673">
        <w:rPr>
          <w:rFonts w:ascii="Times New Roman" w:hAnsi="Times New Roman" w:cs="Times New Roman"/>
          <w:sz w:val="24"/>
          <w:szCs w:val="24"/>
        </w:rPr>
        <w:t xml:space="preserve">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 xml:space="preserve">erentiation metrics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xml:space="preserve">, to evaluate </w:t>
      </w:r>
      <w:r w:rsidR="00EA515D" w:rsidRPr="00295FF4">
        <w:rPr>
          <w:rFonts w:ascii="Times New Roman" w:eastAsia="Times New Roman" w:hAnsi="Times New Roman" w:cs="Times New Roman"/>
          <w:sz w:val="24"/>
          <w:szCs w:val="24"/>
        </w:rPr>
        <w:lastRenderedPageBreak/>
        <w:t>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r w:rsidR="0019382F">
        <w:rPr>
          <w:rFonts w:ascii="Times New Roman" w:eastAsia="Times New Roman" w:hAnsi="Times New Roman" w:cs="Times New Roman"/>
          <w:sz w:val="24"/>
          <w:szCs w:val="24"/>
        </w:rPr>
        <w:t>A</w:t>
      </w:r>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19382F">
        <w:rPr>
          <w:rFonts w:ascii="Times New Roman" w:eastAsia="Times New Roman" w:hAnsi="Times New Roman" w:cs="Times New Roman"/>
          <w:sz w:val="24"/>
          <w:szCs w:val="24"/>
        </w:rPr>
        <w:t xml:space="preserve">; a situation for which the </w:t>
      </w:r>
      <w:r w:rsidR="0048505E" w:rsidRPr="00295FF4">
        <w:rPr>
          <w:rFonts w:ascii="Times New Roman" w:eastAsia="Times New Roman" w:hAnsi="Times New Roman" w:cs="Times New Roman"/>
          <w:sz w:val="24"/>
          <w:szCs w:val="24"/>
        </w:rPr>
        <w:t>F</w:t>
      </w:r>
      <w:r w:rsidR="0048505E">
        <w:rPr>
          <w:rFonts w:ascii="Times New Roman" w:eastAsia="Times New Roman" w:hAnsi="Times New Roman" w:cs="Times New Roman"/>
          <w:sz w:val="24"/>
          <w:szCs w:val="24"/>
          <w:vertAlign w:val="subscript"/>
        </w:rPr>
        <w:t>ST</w:t>
      </w:r>
      <w:r w:rsidR="0019382F">
        <w:rPr>
          <w:rFonts w:ascii="Times New Roman" w:eastAsia="Times New Roman" w:hAnsi="Times New Roman" w:cs="Times New Roman"/>
          <w:sz w:val="24"/>
          <w:szCs w:val="24"/>
        </w:rPr>
        <w:t xml:space="preserve"> metric was not designed</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0C586068" w14:textId="7D7403F2" w:rsidR="00F02E66" w:rsidRPr="001C38DB" w:rsidRDefault="0044118B"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w:t>
      </w:r>
      <w:r w:rsidR="00625DA8">
        <w:rPr>
          <w:rFonts w:ascii="Times New Roman" w:eastAsia="Times New Roman" w:hAnsi="Times New Roman" w:cs="Times New Roman"/>
          <w:sz w:val="24"/>
          <w:szCs w:val="24"/>
        </w:rPr>
        <w:t>emporal genetic analys</w:t>
      </w:r>
      <w:r>
        <w:rPr>
          <w:rFonts w:ascii="Times New Roman" w:eastAsia="Times New Roman" w:hAnsi="Times New Roman" w:cs="Times New Roman"/>
          <w:sz w:val="24"/>
          <w:szCs w:val="24"/>
        </w:rPr>
        <w:t>e</w:t>
      </w:r>
      <w:r w:rsidR="00625DA8">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are needed to help </w:t>
      </w:r>
      <w:r w:rsidR="00F02E66">
        <w:rPr>
          <w:rFonts w:ascii="Times New Roman" w:eastAsia="Times New Roman" w:hAnsi="Times New Roman" w:cs="Times New Roman"/>
          <w:sz w:val="24"/>
          <w:szCs w:val="24"/>
        </w:rPr>
        <w:t>identify</w:t>
      </w:r>
      <w:r w:rsidR="00FF669A">
        <w:rPr>
          <w:rFonts w:ascii="Times New Roman" w:eastAsia="Times New Roman" w:hAnsi="Times New Roman" w:cs="Times New Roman"/>
          <w:sz w:val="24"/>
          <w:szCs w:val="24"/>
        </w:rPr>
        <w:t xml:space="preserve"> which populations have </w:t>
      </w:r>
      <w:r w:rsidR="00625DA8">
        <w:rPr>
          <w:rFonts w:ascii="Times New Roman" w:eastAsia="Times New Roman" w:hAnsi="Times New Roman" w:cs="Times New Roman"/>
          <w:sz w:val="24"/>
          <w:szCs w:val="24"/>
        </w:rPr>
        <w:t xml:space="preserve">experienced high mortality as a result of disturbance such as a forest fire, </w:t>
      </w:r>
      <w:r w:rsidR="00FF669A">
        <w:rPr>
          <w:rFonts w:ascii="Times New Roman" w:eastAsia="Times New Roman" w:hAnsi="Times New Roman" w:cs="Times New Roman"/>
          <w:sz w:val="24"/>
          <w:szCs w:val="24"/>
        </w:rPr>
        <w:t>major weather event</w:t>
      </w:r>
      <w:r w:rsidR="00625DA8">
        <w:rPr>
          <w:rFonts w:ascii="Times New Roman" w:eastAsia="Times New Roman" w:hAnsi="Times New Roman" w:cs="Times New Roman"/>
          <w:sz w:val="24"/>
          <w:szCs w:val="24"/>
        </w:rPr>
        <w:t>, or disease outbreak</w:t>
      </w:r>
      <w:r w:rsidR="00087ACB">
        <w:rPr>
          <w:rFonts w:ascii="Times New Roman" w:eastAsia="Times New Roman" w:hAnsi="Times New Roman" w:cs="Times New Roman"/>
          <w:sz w:val="24"/>
          <w:szCs w:val="24"/>
        </w:rPr>
        <w:t>s</w:t>
      </w:r>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087ACB">
        <w:rPr>
          <w:rFonts w:ascii="Times New Roman" w:eastAsia="Times New Roman" w:hAnsi="Times New Roman" w:cs="Times New Roman"/>
          <w:sz w:val="24"/>
          <w:szCs w:val="24"/>
        </w:rPr>
        <w:t xml:space="preserve">. </w:t>
      </w:r>
      <w:r w:rsidR="00164AEE">
        <w:rPr>
          <w:rFonts w:ascii="Times New Roman" w:eastAsia="Times New Roman" w:hAnsi="Times New Roman" w:cs="Times New Roman"/>
          <w:sz w:val="24"/>
          <w:szCs w:val="24"/>
        </w:rPr>
        <w:t xml:space="preserve">This is highly relevant to conservation because it could help prioritize conservation efforts. </w:t>
      </w:r>
      <w:r w:rsidR="00087ACB">
        <w:rPr>
          <w:rFonts w:ascii="Times New Roman" w:eastAsia="Times New Roman" w:hAnsi="Times New Roman" w:cs="Times New Roman"/>
          <w:sz w:val="24"/>
          <w:szCs w:val="24"/>
        </w:rPr>
        <w:t>Similarly, such analysis could identify which among a set of previousl</w:t>
      </w:r>
      <w:r w:rsidR="0048505E">
        <w:rPr>
          <w:rFonts w:ascii="Times New Roman" w:eastAsia="Times New Roman" w:hAnsi="Times New Roman" w:cs="Times New Roman"/>
          <w:sz w:val="24"/>
          <w:szCs w:val="24"/>
        </w:rPr>
        <w:t>y sampled populations, received</w:t>
      </w:r>
      <w:r w:rsidR="00087ACB">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t>migrants from a</w:t>
      </w:r>
      <w:r w:rsidR="00087ACB">
        <w:rPr>
          <w:rFonts w:ascii="Times New Roman" w:eastAsia="Times New Roman" w:hAnsi="Times New Roman" w:cs="Times New Roman"/>
          <w:sz w:val="24"/>
          <w:szCs w:val="24"/>
        </w:rPr>
        <w:t xml:space="preserve"> long-distance dispersal event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FF669A">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r w:rsidR="00450EC4">
        <w:rPr>
          <w:rFonts w:ascii="Times New Roman" w:eastAsia="Times New Roman" w:hAnsi="Times New Roman" w:cs="Times New Roman"/>
          <w:sz w:val="24"/>
          <w:szCs w:val="24"/>
        </w:rPr>
        <w:t>to develop</w:t>
      </w:r>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A07FF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00FF669A"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ion of how the population</w:t>
      </w:r>
      <w:r w:rsidR="004E3D3B">
        <w:rPr>
          <w:rFonts w:ascii="Times New Roman" w:eastAsia="Times New Roman" w:hAnsi="Times New Roman" w:cs="Times New Roman"/>
          <w:sz w:val="24"/>
          <w:szCs w:val="24"/>
        </w:rPr>
        <w:t xml:space="preserve"> genetic diversity</w:t>
      </w:r>
      <w:r w:rsidR="00EE4532">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has been affected by </w:t>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sidR="00FF669A">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Improved capacity to detect </w:t>
      </w:r>
      <w:r w:rsidR="00A07FFC">
        <w:rPr>
          <w:rFonts w:ascii="Times New Roman" w:eastAsia="Times New Roman" w:hAnsi="Times New Roman" w:cs="Times New Roman"/>
          <w:sz w:val="24"/>
          <w:szCs w:val="24"/>
        </w:rPr>
        <w:t>meaningful</w:t>
      </w:r>
      <w:r w:rsidR="004E3D3B">
        <w:rPr>
          <w:rFonts w:ascii="Times New Roman" w:eastAsia="Times New Roman" w:hAnsi="Times New Roman" w:cs="Times New Roman"/>
          <w:sz w:val="24"/>
          <w:szCs w:val="24"/>
        </w:rPr>
        <w:t xml:space="preserve"> </w:t>
      </w:r>
      <w:r w:rsidR="00903FDD">
        <w:rPr>
          <w:rFonts w:ascii="Times New Roman" w:eastAsia="Times New Roman" w:hAnsi="Times New Roman" w:cs="Times New Roman"/>
          <w:sz w:val="24"/>
          <w:szCs w:val="24"/>
        </w:rPr>
        <w:t>change</w:t>
      </w:r>
      <w:r w:rsidR="004E3D3B">
        <w:rPr>
          <w:rFonts w:ascii="Times New Roman" w:eastAsia="Times New Roman" w:hAnsi="Times New Roman" w:cs="Times New Roman"/>
          <w:sz w:val="24"/>
          <w:szCs w:val="24"/>
        </w:rPr>
        <w:t>s</w:t>
      </w:r>
      <w:r w:rsidR="00903FDD">
        <w:rPr>
          <w:rFonts w:ascii="Times New Roman" w:eastAsia="Times New Roman" w:hAnsi="Times New Roman" w:cs="Times New Roman"/>
          <w:sz w:val="24"/>
          <w:szCs w:val="24"/>
        </w:rPr>
        <w:t xml:space="preserve"> in genetic diversity of populations</w:t>
      </w:r>
      <w:r w:rsidR="004E3D3B">
        <w:rPr>
          <w:rFonts w:ascii="Times New Roman" w:eastAsia="Times New Roman" w:hAnsi="Times New Roman" w:cs="Times New Roman"/>
          <w:sz w:val="24"/>
          <w:szCs w:val="24"/>
        </w:rPr>
        <w:t xml:space="preserve">, and from </w:t>
      </w:r>
      <w:r w:rsidR="004E3D3B">
        <w:rPr>
          <w:rFonts w:ascii="Times New Roman" w:eastAsia="Times New Roman" w:hAnsi="Times New Roman" w:cs="Times New Roman"/>
          <w:sz w:val="24"/>
          <w:szCs w:val="24"/>
        </w:rPr>
        <w:lastRenderedPageBreak/>
        <w:t xml:space="preserve">which </w:t>
      </w:r>
      <w:r w:rsidR="0048505E">
        <w:rPr>
          <w:rFonts w:ascii="Times New Roman" w:eastAsia="Times New Roman" w:hAnsi="Times New Roman" w:cs="Times New Roman"/>
          <w:sz w:val="24"/>
          <w:szCs w:val="24"/>
        </w:rPr>
        <w:t xml:space="preserve">to </w:t>
      </w:r>
      <w:r w:rsidR="004E3D3B">
        <w:rPr>
          <w:rFonts w:ascii="Times New Roman" w:eastAsia="Times New Roman" w:hAnsi="Times New Roman" w:cs="Times New Roman"/>
          <w:sz w:val="24"/>
          <w:szCs w:val="24"/>
        </w:rPr>
        <w:t xml:space="preserve">infer the effects </w:t>
      </w:r>
      <w:r w:rsidR="0048505E">
        <w:rPr>
          <w:rFonts w:ascii="Times New Roman" w:eastAsia="Times New Roman" w:hAnsi="Times New Roman" w:cs="Times New Roman"/>
          <w:sz w:val="24"/>
          <w:szCs w:val="24"/>
        </w:rPr>
        <w:t xml:space="preserve">of </w:t>
      </w:r>
      <w:r w:rsidR="004E3D3B">
        <w:rPr>
          <w:rFonts w:ascii="Times New Roman" w:eastAsia="Times New Roman" w:hAnsi="Times New Roman" w:cs="Times New Roman"/>
          <w:sz w:val="24"/>
          <w:szCs w:val="24"/>
        </w:rPr>
        <w:t xml:space="preserve">historical demographic events, hold great potential to improve </w:t>
      </w:r>
      <w:r w:rsidR="00903FDD">
        <w:rPr>
          <w:rFonts w:ascii="Times New Roman" w:eastAsia="Times New Roman" w:hAnsi="Times New Roman" w:cs="Times New Roman"/>
          <w:sz w:val="24"/>
          <w:szCs w:val="24"/>
        </w:rPr>
        <w:t xml:space="preserve">management, including </w:t>
      </w:r>
      <w:r w:rsidR="004E3D3B">
        <w:rPr>
          <w:rFonts w:ascii="Times New Roman" w:eastAsia="Times New Roman" w:hAnsi="Times New Roman" w:cs="Times New Roman"/>
          <w:sz w:val="24"/>
          <w:szCs w:val="24"/>
        </w:rPr>
        <w:t xml:space="preserve">guiding </w:t>
      </w:r>
      <w:r w:rsidR="00903FDD">
        <w:rPr>
          <w:rFonts w:ascii="Times New Roman" w:eastAsia="Times New Roman" w:hAnsi="Times New Roman" w:cs="Times New Roman"/>
          <w:sz w:val="24"/>
          <w:szCs w:val="24"/>
        </w:rPr>
        <w:t xml:space="preserve">the prioritization of </w:t>
      </w:r>
      <w:r w:rsidR="004E3D3B">
        <w:rPr>
          <w:rFonts w:ascii="Times New Roman" w:eastAsia="Times New Roman" w:hAnsi="Times New Roman" w:cs="Times New Roman"/>
          <w:sz w:val="24"/>
          <w:szCs w:val="24"/>
        </w:rPr>
        <w:t xml:space="preserve">areas for </w:t>
      </w:r>
      <w:r w:rsidR="00903FDD">
        <w:rPr>
          <w:rFonts w:ascii="Times New Roman" w:eastAsia="Times New Roman" w:hAnsi="Times New Roman" w:cs="Times New Roman"/>
          <w:sz w:val="24"/>
          <w:szCs w:val="24"/>
        </w:rPr>
        <w:t>conservation or mitigation efforts.</w:t>
      </w:r>
    </w:p>
    <w:p w14:paraId="2BC3A1E0" w14:textId="5CB2713D"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79F55DFF"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to 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4A6CE0">
        <w:rPr>
          <w:rFonts w:ascii="Times New Roman" w:eastAsia="Times New Roman" w:hAnsi="Times New Roman" w:cs="Times New Roman"/>
          <w:sz w:val="24"/>
          <w:szCs w:val="24"/>
        </w:rPr>
        <w:t>extracted from genetic data through</w:t>
      </w:r>
      <w:r w:rsidR="000752B5">
        <w:rPr>
          <w:rFonts w:ascii="Times New Roman" w:eastAsia="Times New Roman" w:hAnsi="Times New Roman" w:cs="Times New Roman"/>
          <w:sz w:val="24"/>
          <w:szCs w:val="24"/>
        </w:rPr>
        <w:t xml:space="preserve"> assumption-light and purpose-designed tests </w:t>
      </w:r>
      <w:r w:rsidR="00F05BC1">
        <w:rPr>
          <w:rFonts w:ascii="Times New Roman" w:eastAsia="Times New Roman" w:hAnsi="Times New Roman" w:cs="Times New Roman"/>
          <w:sz w:val="24"/>
          <w:szCs w:val="24"/>
        </w:rPr>
        <w:t>to policy-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lastRenderedPageBreak/>
        <w:t xml:space="preserve">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4BACE3A9"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see Legendre &amp; Legendre 2012 for an overview</w:t>
      </w:r>
      <w:r w:rsidR="004D4681">
        <w:rPr>
          <w:rFonts w:ascii="Times New Roman" w:eastAsia="Times New Roman" w:hAnsi="Times New Roman" w:cs="Times New Roman"/>
          <w:sz w:val="24"/>
          <w:szCs w:val="24"/>
          <w:lang w:val="en-GB"/>
        </w:rPr>
        <w:t xml:space="preserve"> of available dissimilarities</w:t>
      </w:r>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between temporal surveys of the same sites</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ir significance through permutations of the sit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A277A6">
        <w:rPr>
          <w:rFonts w:ascii="Times New Roman" w:eastAsia="Times New Roman" w:hAnsi="Times New Roman" w:cs="Times New Roman"/>
          <w:sz w:val="24"/>
          <w:szCs w:val="24"/>
          <w:lang w:val="en-GB"/>
        </w:rPr>
        <w:t xml:space="preserve">and </w:t>
      </w:r>
      <w:r w:rsidR="006368E7">
        <w:rPr>
          <w:rFonts w:ascii="Times New Roman" w:eastAsia="Times New Roman" w:hAnsi="Times New Roman" w:cs="Times New Roman"/>
          <w:sz w:val="24"/>
          <w:szCs w:val="24"/>
          <w:lang w:val="en-GB"/>
        </w:rPr>
        <w:t>used genetic distances</w:t>
      </w:r>
      <w:r w:rsidR="00A277A6">
        <w:rPr>
          <w:rFonts w:ascii="Times New Roman" w:eastAsia="Times New Roman" w:hAnsi="Times New Roman" w:cs="Times New Roman"/>
          <w:sz w:val="24"/>
          <w:szCs w:val="24"/>
          <w:lang w:val="en-GB"/>
        </w:rPr>
        <w:t xml:space="preserve"> which characterize genetic separation among sampled populations based on some geometrical and evolutionary assumptions,</w:t>
      </w:r>
      <w:r w:rsidR="006368E7">
        <w:rPr>
          <w:rFonts w:ascii="Times New Roman" w:eastAsia="Times New Roman" w:hAnsi="Times New Roman" w:cs="Times New Roman"/>
          <w:sz w:val="24"/>
          <w:szCs w:val="24"/>
          <w:lang w:val="en-GB"/>
        </w:rPr>
        <w:t xml:space="preserve"> </w:t>
      </w:r>
      <w:r w:rsidR="00A64B43">
        <w:rPr>
          <w:rFonts w:ascii="Times New Roman" w:eastAsia="Times New Roman" w:hAnsi="Times New Roman" w:cs="Times New Roman"/>
          <w:sz w:val="24"/>
          <w:szCs w:val="24"/>
          <w:lang w:val="en-GB"/>
        </w:rPr>
        <w:t>as dissimilarity</w:t>
      </w:r>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diversity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262A05C5"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lastRenderedPageBreak/>
        <w:t xml:space="preserve">One of the most </w:t>
      </w:r>
      <w:r w:rsidR="00E273FB" w:rsidRPr="00E273FB">
        <w:rPr>
          <w:rFonts w:ascii="Times New Roman" w:eastAsia="Times New Roman" w:hAnsi="Times New Roman" w:cs="Times New Roman"/>
          <w:sz w:val="24"/>
          <w:szCs w:val="24"/>
          <w:lang w:val="en-GB"/>
        </w:rPr>
        <w:t>essential challenge, given background processes</w:t>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 xml:space="preserve">change. </w:t>
      </w:r>
      <w:r w:rsidR="00F07F7B">
        <w:rPr>
          <w:rFonts w:ascii="Times New Roman" w:eastAsia="Times New Roman" w:hAnsi="Times New Roman" w:cs="Times New Roman"/>
          <w:sz w:val="24"/>
          <w:szCs w:val="24"/>
          <w:lang w:val="en-GB"/>
        </w:rPr>
        <w:t>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significant temporal genetic change</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 xml:space="preserve">available to </w:t>
      </w:r>
      <w:r w:rsidR="00F07F7B" w:rsidRPr="00295FF4">
        <w:rPr>
          <w:rFonts w:ascii="Times New Roman" w:eastAsia="Times New Roman" w:hAnsi="Times New Roman" w:cs="Times New Roman"/>
          <w:sz w:val="24"/>
          <w:szCs w:val="24"/>
          <w:lang w:val="en-GB"/>
        </w:rPr>
        <w:t>researchers</w:t>
      </w:r>
      <w:r w:rsidR="00F07F7B">
        <w:rPr>
          <w:rFonts w:ascii="Times New Roman" w:eastAsia="Times New Roman" w:hAnsi="Times New Roman" w:cs="Times New Roman"/>
          <w:sz w:val="24"/>
          <w:szCs w:val="24"/>
          <w:lang w:val="en-GB"/>
        </w:rPr>
        <w:t xml:space="preserve"> and d</w:t>
      </w:r>
      <w:r w:rsidR="00F07F7B" w:rsidRPr="00295FF4">
        <w:rPr>
          <w:rFonts w:ascii="Times New Roman" w:eastAsia="Times New Roman" w:hAnsi="Times New Roman" w:cs="Times New Roman"/>
          <w:sz w:val="24"/>
          <w:szCs w:val="24"/>
          <w:lang w:val="en-GB"/>
        </w:rPr>
        <w:t>ecision</w:t>
      </w:r>
      <w:r w:rsidR="00F07F7B">
        <w:rPr>
          <w:rFonts w:ascii="Times New Roman" w:eastAsia="Times New Roman" w:hAnsi="Times New Roman" w:cs="Times New Roman"/>
          <w:sz w:val="24"/>
          <w:szCs w:val="24"/>
          <w:lang w:val="en-GB"/>
        </w:rPr>
        <w:t>-</w:t>
      </w:r>
      <w:r w:rsidR="00F07F7B" w:rsidRPr="00295FF4">
        <w:rPr>
          <w:rFonts w:ascii="Times New Roman" w:eastAsia="Times New Roman" w:hAnsi="Times New Roman" w:cs="Times New Roman"/>
          <w:sz w:val="24"/>
          <w:szCs w:val="24"/>
          <w:lang w:val="en-GB"/>
        </w:rPr>
        <w:t>makers</w:t>
      </w:r>
      <w:r w:rsidR="00F07F7B">
        <w:rPr>
          <w:rFonts w:ascii="Times New Roman" w:eastAsia="Times New Roman" w:hAnsi="Times New Roman" w:cs="Times New Roman"/>
          <w:sz w:val="24"/>
          <w:szCs w:val="24"/>
          <w:lang w:val="en-GB"/>
        </w:rPr>
        <w:t>, instead</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p</w:t>
      </w:r>
      <w:r w:rsidRPr="00295FF4">
        <w:rPr>
          <w:rFonts w:ascii="Times New Roman" w:eastAsia="Times New Roman" w:hAnsi="Times New Roman" w:cs="Times New Roman"/>
          <w:sz w:val="24"/>
          <w:szCs w:val="24"/>
          <w:lang w:val="en-GB"/>
        </w:rPr>
        <w:t>ermutation-based approaches can be used to generate a distribution of values a</w:t>
      </w:r>
      <w:r w:rsidR="00F07F7B">
        <w:rPr>
          <w:rFonts w:ascii="Times New Roman" w:eastAsia="Times New Roman" w:hAnsi="Times New Roman" w:cs="Times New Roman"/>
          <w:sz w:val="24"/>
          <w:szCs w:val="24"/>
          <w:lang w:val="en-GB"/>
        </w:rPr>
        <w:t>gainst which an observed value</w:t>
      </w:r>
      <w:r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Pr="00295FF4">
        <w:rPr>
          <w:rFonts w:ascii="Times New Roman" w:eastAsia="Times New Roman" w:hAnsi="Times New Roman" w:cs="Times New Roman"/>
          <w:sz w:val="24"/>
          <w:szCs w:val="24"/>
        </w:rPr>
        <w:t xml:space="preserve">for the analysis of spatial-temporal changes in community composition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523B8AB6"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Although multiple permutation approaches exist, they are not all equal in all circumstances in terms of supporting meaningful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61427D">
        <w:rPr>
          <w:rFonts w:ascii="Times New Roman" w:eastAsia="Times New Roman" w:hAnsi="Times New Roman" w:cs="Times New Roman"/>
          <w:sz w:val="24"/>
          <w:szCs w:val="24"/>
          <w:lang w:val="en-GB"/>
        </w:rPr>
        <w:t>loci in the same way in both samples,</w:t>
      </w:r>
      <w:r w:rsidR="004306AD">
        <w:rPr>
          <w:rFonts w:ascii="Times New Roman" w:eastAsia="Times New Roman" w:hAnsi="Times New Roman" w:cs="Times New Roman"/>
          <w:sz w:val="24"/>
          <w:szCs w:val="24"/>
          <w:lang w:val="en-GB"/>
        </w:rPr>
        <w:t xml:space="preserve"> as it was highlighted as the best permutation method for community composition data </w:t>
      </w:r>
      <w:r w:rsidR="00F95452">
        <w:rPr>
          <w:rFonts w:ascii="Times New Roman" w:eastAsia="Times New Roman" w:hAnsi="Times New Roman" w:cs="Times New Roman"/>
          <w:sz w:val="24"/>
          <w:szCs w:val="24"/>
          <w:lang w:val="en-GB"/>
        </w:rPr>
        <w:fldChar w:fldCharType="begin" w:fldLock="1"/>
      </w:r>
      <w:r w:rsidR="005C1D4B">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manualFormatting":"(Legendre, 2019; here loci replace species)","plainTextFormattedCitation":"(Legendre, 2019)","previouslyFormattedCitation":"(Legendre, 2019)"},"properties":{"noteIndex":0},"schema":"https://github.com/citation-style-language/schema/raw/master/csl-citation.json"}</w:instrText>
      </w:r>
      <w:r w:rsidR="00F95452">
        <w:rPr>
          <w:rFonts w:ascii="Times New Roman" w:eastAsia="Times New Roman" w:hAnsi="Times New Roman" w:cs="Times New Roman"/>
          <w:sz w:val="24"/>
          <w:szCs w:val="24"/>
          <w:lang w:val="en-GB"/>
        </w:rPr>
        <w:fldChar w:fldCharType="separate"/>
      </w:r>
      <w:r w:rsidR="00F95452" w:rsidRPr="00F95452">
        <w:rPr>
          <w:rFonts w:ascii="Times New Roman" w:eastAsia="Times New Roman" w:hAnsi="Times New Roman" w:cs="Times New Roman"/>
          <w:noProof/>
          <w:sz w:val="24"/>
          <w:szCs w:val="24"/>
          <w:lang w:val="en-GB"/>
        </w:rPr>
        <w:t>(Legendre, 2019</w:t>
      </w:r>
      <w:r w:rsidR="00F95452">
        <w:rPr>
          <w:rFonts w:ascii="Times New Roman" w:eastAsia="Times New Roman" w:hAnsi="Times New Roman" w:cs="Times New Roman"/>
          <w:noProof/>
          <w:sz w:val="24"/>
          <w:szCs w:val="24"/>
          <w:lang w:val="en-GB"/>
        </w:rPr>
        <w:t>; here loci replace species</w:t>
      </w:r>
      <w:r w:rsidR="00F95452" w:rsidRPr="00F95452">
        <w:rPr>
          <w:rFonts w:ascii="Times New Roman" w:eastAsia="Times New Roman" w:hAnsi="Times New Roman" w:cs="Times New Roman"/>
          <w:noProof/>
          <w:sz w:val="24"/>
          <w:szCs w:val="24"/>
          <w:lang w:val="en-GB"/>
        </w:rPr>
        <w:t>)</w:t>
      </w:r>
      <w:r w:rsidR="00F95452">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w:t>
      </w:r>
      <w:r w:rsidR="00AF3E77" w:rsidRPr="0007763B">
        <w:rPr>
          <w:rFonts w:ascii="Times New Roman" w:eastAsia="Times New Roman" w:hAnsi="Times New Roman" w:cs="Times New Roman"/>
          <w:sz w:val="24"/>
          <w:szCs w:val="24"/>
          <w:lang w:val="en-GB"/>
        </w:rPr>
        <w:t xml:space="preserve"> </w:t>
      </w:r>
      <w:r w:rsidR="004306AD">
        <w:rPr>
          <w:rFonts w:ascii="Times New Roman" w:eastAsia="Times New Roman" w:hAnsi="Times New Roman" w:cs="Times New Roman"/>
          <w:sz w:val="24"/>
          <w:szCs w:val="24"/>
          <w:lang w:val="en-GB"/>
        </w:rPr>
        <w:t xml:space="preserve">and because it was the only one which provided </w:t>
      </w:r>
      <w:r w:rsidR="00F07F7B">
        <w:rPr>
          <w:rFonts w:ascii="Times New Roman" w:eastAsia="Times New Roman" w:hAnsi="Times New Roman" w:cs="Times New Roman"/>
          <w:sz w:val="24"/>
          <w:szCs w:val="24"/>
          <w:lang w:val="en-GB"/>
        </w:rPr>
        <w:t>adequate</w:t>
      </w:r>
      <w:r w:rsidR="004306AD">
        <w:rPr>
          <w:rFonts w:ascii="Times New Roman" w:eastAsia="Times New Roman" w:hAnsi="Times New Roman" w:cs="Times New Roman"/>
          <w:sz w:val="24"/>
          <w:szCs w:val="24"/>
          <w:lang w:val="en-GB"/>
        </w:rPr>
        <w:t xml:space="preserve"> performance in our early testing of TGI</w:t>
      </w:r>
      <w:r w:rsidR="008268BA">
        <w:rPr>
          <w:rFonts w:ascii="Times New Roman" w:eastAsia="Times New Roman" w:hAnsi="Times New Roman" w:cs="Times New Roman"/>
          <w:sz w:val="24"/>
          <w:szCs w:val="24"/>
          <w:lang w:val="en-GB"/>
        </w:rPr>
        <w:t xml:space="preserve"> (the other permutation approaches would never detect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14536F1"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 xml:space="preserve">(Bennett &amp; </w:t>
      </w:r>
      <w:r w:rsidR="00864392" w:rsidRPr="00864392">
        <w:rPr>
          <w:rFonts w:ascii="Times New Roman" w:eastAsia="Times New Roman" w:hAnsi="Times New Roman" w:cs="Times New Roman"/>
          <w:noProof/>
          <w:sz w:val="24"/>
          <w:szCs w:val="24"/>
          <w:lang w:val="en-GB"/>
        </w:rPr>
        <w:lastRenderedPageBreak/>
        <w:t>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proofErr w:type="spellStart"/>
      <w:r w:rsidR="006F59FE" w:rsidRPr="0007763B">
        <w:rPr>
          <w:rFonts w:ascii="Times New Roman" w:eastAsia="Times New Roman" w:hAnsi="Times New Roman" w:cs="Times New Roman"/>
          <w:i/>
          <w:sz w:val="24"/>
          <w:szCs w:val="24"/>
          <w:lang w:val="en-GB"/>
        </w:rPr>
        <w:t>dist.genpop</w:t>
      </w:r>
      <w:proofErr w:type="spellEnd"/>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A51948">
      <w:pPr>
        <w:spacing w:before="240" w:line="480" w:lineRule="auto"/>
        <w:rPr>
          <w:rFonts w:ascii="Times New Roman" w:hAnsi="Times New Roman" w:cs="Times New Roman"/>
          <w:sz w:val="24"/>
          <w:szCs w:val="24"/>
          <w:lang w:val="en-GB"/>
        </w:rPr>
      </w:pPr>
      <w:bookmarkStart w:id="0" w:name="_Toc471728242"/>
      <w:bookmarkStart w:id="1"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0"/>
      <w:bookmarkEnd w:id="1"/>
    </w:p>
    <w:p w14:paraId="1ECE0643" w14:textId="23794CEE"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DA3E21">
        <w:rPr>
          <w:rFonts w:ascii="Times New Roman" w:eastAsia="Times New Roman" w:hAnsi="Times New Roman" w:cs="Times New Roman"/>
          <w:i/>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proofErr w:type="spellStart"/>
      <w:r w:rsidRPr="00DA3E21">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represent</w:t>
      </w:r>
      <w:r w:rsidR="00C74EA1">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F95452">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62DDC739"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w:t>
      </w:r>
      <w:r w:rsidRPr="0007763B">
        <w:rPr>
          <w:rFonts w:ascii="Times New Roman" w:eastAsia="Times New Roman" w:hAnsi="Times New Roman" w:cs="Times New Roman"/>
          <w:sz w:val="24"/>
          <w:szCs w:val="24"/>
          <w:lang w:val="en-CA"/>
        </w:rPr>
        <w:lastRenderedPageBreak/>
        <w:t xml:space="preserve">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0FCB6739" w:rsidR="00910194" w:rsidRDefault="008B2B6D"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Pr>
          <w:rFonts w:ascii="Times New Roman" w:eastAsia="Times New Roman" w:hAnsi="Times New Roman" w:cs="Times New Roman"/>
          <w:sz w:val="24"/>
          <w:szCs w:val="24"/>
          <w:lang w:val="en-GB"/>
        </w:rPr>
        <w:t>population that was separate from our 5x5 grid (i.e., population 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29B884A8"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w:t>
      </w:r>
      <w:r w:rsidR="00B922D5">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 xml:space="preserve">demographic event </w:t>
      </w:r>
      <w:r>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Pr>
          <w:rFonts w:ascii="Times New Roman" w:hAnsi="Times New Roman" w:cs="Times New Roman"/>
          <w:sz w:val="24"/>
          <w:szCs w:val="24"/>
          <w:lang w:val="en-CA"/>
        </w:rPr>
        <w:t xml:space="preserve">populations) </w:t>
      </w:r>
      <w:r w:rsidRPr="0007763B">
        <w:rPr>
          <w:rFonts w:ascii="Times New Roman" w:hAnsi="Times New Roman" w:cs="Times New Roman"/>
          <w:sz w:val="24"/>
          <w:szCs w:val="24"/>
          <w:lang w:val="en-CA"/>
        </w:rPr>
        <w:t xml:space="preserve">on the persistence of genetic spatial legacies 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 xml:space="preserve">dispersal,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s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74A3183F"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weighted 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ith 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w:t>
      </w:r>
      <w:r>
        <w:rPr>
          <w:rFonts w:ascii="Times New Roman" w:eastAsia="Times New Roman" w:hAnsi="Times New Roman" w:cs="Times New Roman"/>
          <w:sz w:val="24"/>
          <w:szCs w:val="24"/>
          <w:lang w:val="en-CA"/>
        </w:rPr>
        <w:lastRenderedPageBreak/>
        <w:t xml:space="preserve">in the </w:t>
      </w:r>
      <w:proofErr w:type="spellStart"/>
      <w:r w:rsidRPr="003A1360">
        <w:rPr>
          <w:rFonts w:ascii="Times New Roman" w:eastAsia="Times New Roman" w:hAnsi="Times New Roman" w:cs="Times New Roman"/>
          <w:i/>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26C5E1FF"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sidR="00B922D5">
        <w:rPr>
          <w:rFonts w:ascii="Times New Roman" w:hAnsi="Times New Roman" w:cs="Times New Roman"/>
          <w:sz w:val="24"/>
          <w:szCs w:val="24"/>
          <w:lang w:val="en-CA"/>
        </w:rPr>
        <w:t>,</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14E2B24" w:rsidR="003D5A1B" w:rsidRDefault="003D5A1B"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The n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executed </w:t>
      </w:r>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0DFEC58C" w:rsidR="003D5A1B" w:rsidRPr="003D5A1B" w:rsidRDefault="003D5A1B" w:rsidP="003D5A1B">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t xml:space="preserve">Pop. number </w:t>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lastRenderedPageBreak/>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28037986"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xml:space="preserve">) populations underwent a demographic </w:t>
      </w:r>
      <w:r w:rsidR="00005F69">
        <w:rPr>
          <w:rFonts w:ascii="Times New Roman" w:eastAsia="Times New Roman" w:hAnsi="Times New Roman" w:cs="Times New Roman"/>
          <w:sz w:val="24"/>
          <w:szCs w:val="24"/>
          <w:lang w:val="en-CA"/>
        </w:rPr>
        <w:lastRenderedPageBreak/>
        <w:t>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1BE353A9"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sidR="00E326F3">
        <w:rPr>
          <w:rFonts w:ascii="Times New Roman" w:eastAsia="Times New Roman" w:hAnsi="Times New Roman" w:cs="Times New Roman"/>
          <w:iCs/>
          <w:sz w:val="24"/>
          <w:szCs w:val="24"/>
          <w:lang w:val="en-GB"/>
        </w:rPr>
        <w:t xml:space="preserve">how far back an earlier sampling can be compared with a sampling done after the event.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term ecological research programs monitor at a shorter 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17456918"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classified as having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lastRenderedPageBreak/>
        <w:t xml:space="preserve">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demographic event but was not cla</w:t>
      </w:r>
      <w:r w:rsidR="002363EE">
        <w:rPr>
          <w:rFonts w:ascii="Times New Roman" w:eastAsia="Times New Roman" w:hAnsi="Times New Roman" w:cs="Times New Roman"/>
          <w:iCs/>
          <w:sz w:val="24"/>
          <w:szCs w:val="24"/>
          <w:lang w:val="en-GB"/>
        </w:rPr>
        <w:t xml:space="preserve">ssified as having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high FNR means that we often miss the right population(s).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permutation tests 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12E90C4D"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r w:rsidR="00377FD9">
        <w:rPr>
          <w:rFonts w:ascii="Times New Roman" w:eastAsia="Times New Roman" w:hAnsi="Times New Roman" w:cs="Times New Roman"/>
          <w:sz w:val="24"/>
          <w:szCs w:val="24"/>
          <w:lang w:val="en-CA"/>
        </w:rPr>
        <w:t>,</w:t>
      </w:r>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 xml:space="preserve">se 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693453E3"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555324">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07763B">
        <w:rPr>
          <w:rFonts w:ascii="Times New Roman" w:eastAsia="Times New Roman" w:hAnsi="Times New Roman" w:cs="Times New Roman"/>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9CB61CF" w14:textId="46F669F9" w:rsidR="009821DF"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p>
    <w:p w14:paraId="2AC8DBE1" w14:textId="309A48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 xml:space="preserve">Dispersal </w:t>
      </w:r>
    </w:p>
    <w:p w14:paraId="7C59CC4B" w14:textId="41BDE830" w:rsidR="006141B4"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w:t>
      </w:r>
      <w:r w:rsidR="00861BB3" w:rsidRPr="0007763B">
        <w:rPr>
          <w:rFonts w:ascii="Times New Roman" w:eastAsia="Times New Roman" w:hAnsi="Times New Roman" w:cs="Times New Roman"/>
          <w:sz w:val="24"/>
          <w:szCs w:val="24"/>
        </w:rPr>
        <w:t xml:space="preserve">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r w:rsidR="001F6EAA">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sidR="001F6EAA">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001F6EAA" w:rsidRPr="0007763B">
        <w:rPr>
          <w:rFonts w:ascii="Times New Roman" w:eastAsia="Times New Roman" w:hAnsi="Times New Roman" w:cs="Times New Roman"/>
          <w:sz w:val="24"/>
          <w:szCs w:val="24"/>
        </w:rPr>
        <w:t xml:space="preserve">(Fig. </w:t>
      </w:r>
      <w:r w:rsidR="001F6EAA">
        <w:rPr>
          <w:rFonts w:ascii="Times New Roman" w:eastAsia="Times New Roman" w:hAnsi="Times New Roman" w:cs="Times New Roman"/>
          <w:sz w:val="24"/>
          <w:szCs w:val="24"/>
        </w:rPr>
        <w:t>2</w:t>
      </w:r>
      <w:r w:rsidR="001F6EAA"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sidR="001F6EAA">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sidR="001F6EAA">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sidR="001F6EAA">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sidR="001F6EAA">
        <w:rPr>
          <w:rFonts w:ascii="Times New Roman" w:eastAsia="Times New Roman" w:hAnsi="Times New Roman" w:cs="Times New Roman"/>
          <w:sz w:val="24"/>
          <w:szCs w:val="24"/>
        </w:rPr>
        <w:t xml:space="preserve"> used</w:t>
      </w:r>
      <w:r w:rsidR="006F2BC3">
        <w:rPr>
          <w:rFonts w:ascii="Times New Roman" w:eastAsia="Times New Roman" w:hAnsi="Times New Roman" w:cs="Times New Roman"/>
          <w:sz w:val="24"/>
          <w:szCs w:val="24"/>
        </w:rPr>
        <w:t xml:space="preserve"> (Fig. 1)</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er </w:t>
      </w:r>
      <w:r w:rsidR="00611A4E">
        <w:rPr>
          <w:rFonts w:ascii="Times New Roman" w:eastAsia="Times New Roman" w:hAnsi="Times New Roman" w:cs="Times New Roman"/>
          <w:sz w:val="24"/>
          <w:szCs w:val="24"/>
        </w:rPr>
        <w:t xml:space="preserve">dispersal and two scenarios with moderate dispersal (M1, M2) stayed below 5% except for the lowest threshold which has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scenarios</w:t>
      </w:r>
      <w:r w:rsidR="005F4F97">
        <w:rPr>
          <w:rFonts w:ascii="Times New Roman" w:eastAsia="Times New Roman" w:hAnsi="Times New Roman" w:cs="Times New Roman"/>
          <w:sz w:val="24"/>
          <w:szCs w:val="24"/>
        </w:rPr>
        <w:t xml:space="preserve">; this scenario is </w:t>
      </w:r>
      <w:r w:rsidR="00611A4E">
        <w:rPr>
          <w:rFonts w:ascii="Times New Roman" w:eastAsia="Times New Roman" w:hAnsi="Times New Roman" w:cs="Times New Roman"/>
          <w:sz w:val="24"/>
          <w:szCs w:val="24"/>
        </w:rPr>
        <w:t xml:space="preserve">so conservative that it never </w:t>
      </w:r>
      <w:r w:rsidR="00F42B89" w:rsidRPr="00F42B89">
        <w:rPr>
          <w:rFonts w:ascii="Times New Roman" w:eastAsia="Times New Roman" w:hAnsi="Times New Roman" w:cs="Times New Roman"/>
          <w:sz w:val="24"/>
          <w:szCs w:val="24"/>
        </w:rPr>
        <w:t>correctly identifies the affected populations</w:t>
      </w:r>
      <w:r w:rsidR="00611A4E">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Our </w:t>
      </w:r>
      <w:r w:rsidR="009F61E0">
        <w:rPr>
          <w:rFonts w:ascii="Times New Roman" w:eastAsia="Times New Roman" w:hAnsi="Times New Roman" w:cs="Times New Roman"/>
          <w:sz w:val="24"/>
          <w:szCs w:val="24"/>
        </w:rPr>
        <w:t xml:space="preserve">high dispersal scenario with the </w:t>
      </w:r>
      <w:r w:rsidR="005F4F97">
        <w:rPr>
          <w:rFonts w:ascii="Times New Roman" w:eastAsia="Times New Roman" w:hAnsi="Times New Roman" w:cs="Times New Roman"/>
          <w:sz w:val="24"/>
          <w:szCs w:val="24"/>
        </w:rPr>
        <w:t xml:space="preserve">fewest </w:t>
      </w:r>
      <w:r w:rsidR="009F61E0">
        <w:rPr>
          <w:rFonts w:ascii="Times New Roman" w:eastAsia="Times New Roman" w:hAnsi="Times New Roman" w:cs="Times New Roman"/>
          <w:sz w:val="24"/>
          <w:szCs w:val="24"/>
        </w:rPr>
        <w:t>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scenarios (Fig. 2).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FNRs of</w:t>
      </w:r>
      <w:r w:rsidR="00611A4E">
        <w:rPr>
          <w:rFonts w:ascii="Times New Roman" w:eastAsia="Times New Roman" w:hAnsi="Times New Roman" w:cs="Times New Roman"/>
          <w:sz w:val="24"/>
          <w:szCs w:val="24"/>
        </w:rPr>
        <w:t xml:space="preserve"> 0.0046 </w:t>
      </w:r>
      <w:r w:rsidR="003F1140">
        <w:rPr>
          <w:rFonts w:ascii="Times New Roman" w:eastAsia="Times New Roman" w:hAnsi="Times New Roman" w:cs="Times New Roman"/>
          <w:sz w:val="24"/>
          <w:szCs w:val="24"/>
        </w:rPr>
        <w:t>(0.00</w:t>
      </w:r>
      <w:r w:rsidR="00BE0353">
        <w:rPr>
          <w:rFonts w:ascii="Times New Roman" w:eastAsia="Times New Roman" w:hAnsi="Times New Roman" w:cs="Times New Roman"/>
          <w:sz w:val="24"/>
          <w:szCs w:val="24"/>
        </w:rPr>
        <w:t>12-0.0080</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for low dispersal, 0.0235</w:t>
      </w:r>
      <w:r w:rsidR="00BE0353">
        <w:rPr>
          <w:rFonts w:ascii="Times New Roman" w:eastAsia="Times New Roman" w:hAnsi="Times New Roman" w:cs="Times New Roman"/>
          <w:sz w:val="24"/>
          <w:szCs w:val="24"/>
        </w:rPr>
        <w:t xml:space="preserve"> (0.0152-0.0317</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for moderate dispersal, and 0.2164</w:t>
      </w:r>
      <w:r w:rsidR="00BE0353">
        <w:rPr>
          <w:rFonts w:ascii="Times New Roman" w:eastAsia="Times New Roman" w:hAnsi="Times New Roman" w:cs="Times New Roman"/>
          <w:sz w:val="24"/>
          <w:szCs w:val="24"/>
        </w:rPr>
        <w:t xml:space="preserve"> (0.1901-0.2426</w:t>
      </w:r>
      <w:r w:rsidR="002C3D4F">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w:t>
      </w:r>
      <w:r w:rsidR="00611A4E">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lastRenderedPageBreak/>
        <w:t>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Fig. 2).</w:t>
      </w:r>
    </w:p>
    <w:p w14:paraId="5BD0A54B" w14:textId="0DD5F32D"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as </w:t>
      </w:r>
      <w:r w:rsidRPr="0007763B">
        <w:rPr>
          <w:rFonts w:ascii="Times New Roman" w:eastAsia="Times New Roman" w:hAnsi="Times New Roman" w:cs="Times New Roman"/>
          <w:sz w:val="24"/>
          <w:szCs w:val="24"/>
        </w:rPr>
        <w:t xml:space="preserve">dispersal </w:t>
      </w:r>
      <w:r w:rsidR="005F4F97">
        <w:rPr>
          <w:rFonts w:ascii="Times New Roman" w:eastAsia="Times New Roman" w:hAnsi="Times New Roman" w:cs="Times New Roman"/>
          <w:sz w:val="24"/>
          <w:szCs w:val="24"/>
        </w:rPr>
        <w:t xml:space="preserve">capacity increased </w:t>
      </w:r>
      <w:r w:rsidRPr="0007763B">
        <w:rPr>
          <w:rFonts w:ascii="Times New Roman" w:eastAsia="Times New Roman" w:hAnsi="Times New Roman" w:cs="Times New Roman"/>
          <w:sz w:val="24"/>
          <w:szCs w:val="24"/>
        </w:rPr>
        <w:t xml:space="preserve">(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w:t>
      </w:r>
      <w:r w:rsidR="005F4F97">
        <w:rPr>
          <w:rFonts w:ascii="Times New Roman" w:eastAsia="Times New Roman" w:hAnsi="Times New Roman" w:cs="Times New Roman"/>
          <w:sz w:val="24"/>
          <w:szCs w:val="24"/>
        </w:rPr>
        <w:t xml:space="preserve">consistently resulted in </w:t>
      </w:r>
      <w:r w:rsidR="00E341C6">
        <w:rPr>
          <w:rFonts w:ascii="Times New Roman" w:eastAsia="Times New Roman" w:hAnsi="Times New Roman" w:cs="Times New Roman"/>
          <w:sz w:val="24"/>
          <w:szCs w:val="24"/>
        </w:rPr>
        <w:t xml:space="preserve">higher FPR than moderate dispersal, which </w:t>
      </w:r>
      <w:r w:rsidR="005F4F97">
        <w:rPr>
          <w:rFonts w:ascii="Times New Roman" w:eastAsia="Times New Roman" w:hAnsi="Times New Roman" w:cs="Times New Roman"/>
          <w:sz w:val="24"/>
          <w:szCs w:val="24"/>
        </w:rPr>
        <w:t xml:space="preserve">resulted </w:t>
      </w:r>
      <w:r w:rsidR="00E341C6">
        <w:rPr>
          <w:rFonts w:ascii="Times New Roman" w:eastAsia="Times New Roman" w:hAnsi="Times New Roman" w:cs="Times New Roman"/>
          <w:sz w:val="24"/>
          <w:szCs w:val="24"/>
        </w:rPr>
        <w:t xml:space="preserve">in turn higher FPR values </w:t>
      </w:r>
      <w:r w:rsidR="005F4F97">
        <w:rPr>
          <w:rFonts w:ascii="Times New Roman" w:eastAsia="Times New Roman" w:hAnsi="Times New Roman" w:cs="Times New Roman"/>
          <w:sz w:val="24"/>
          <w:szCs w:val="24"/>
        </w:rPr>
        <w:t>relative</w:t>
      </w:r>
      <w:r w:rsidR="00914FD7">
        <w:rPr>
          <w:rFonts w:ascii="Times New Roman" w:eastAsia="Times New Roman" w:hAnsi="Times New Roman" w:cs="Times New Roman"/>
          <w:sz w:val="24"/>
          <w:szCs w:val="24"/>
        </w:rPr>
        <w:t xml:space="preserve"> to</w:t>
      </w:r>
      <w:r w:rsidR="005F4F97">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high dispersal s</w:t>
      </w:r>
      <w:r w:rsidR="0012642F">
        <w:rPr>
          <w:rFonts w:ascii="Times New Roman" w:eastAsia="Times New Roman" w:hAnsi="Times New Roman" w:cs="Times New Roman"/>
          <w:sz w:val="24"/>
          <w:szCs w:val="24"/>
        </w:rPr>
        <w:t>cenario</w:t>
      </w:r>
      <w:r w:rsidR="005F4F97">
        <w:rPr>
          <w:rFonts w:ascii="Times New Roman" w:eastAsia="Times New Roman" w:hAnsi="Times New Roman" w:cs="Times New Roman"/>
          <w:sz w:val="24"/>
          <w:szCs w:val="24"/>
        </w:rPr>
        <w:t>s</w:t>
      </w:r>
      <w:r w:rsidR="0012642F">
        <w:rPr>
          <w:rFonts w:ascii="Times New Roman" w:eastAsia="Times New Roman" w:hAnsi="Times New Roman" w:cs="Times New Roman"/>
          <w:sz w:val="24"/>
          <w:szCs w:val="24"/>
        </w:rPr>
        <w:t xml:space="preserve"> (Fig. 3)</w:t>
      </w:r>
      <w:r w:rsidR="005F4F97">
        <w:rPr>
          <w:rFonts w:ascii="Times New Roman" w:eastAsia="Times New Roman" w:hAnsi="Times New Roman" w:cs="Times New Roman"/>
          <w:sz w:val="24"/>
          <w:szCs w:val="24"/>
        </w:rPr>
        <w:t>. Ho</w:t>
      </w:r>
      <w:r w:rsidR="00914FD7">
        <w:rPr>
          <w:rFonts w:ascii="Times New Roman" w:eastAsia="Times New Roman" w:hAnsi="Times New Roman" w:cs="Times New Roman"/>
          <w:sz w:val="24"/>
          <w:szCs w:val="24"/>
        </w:rPr>
        <w:t>w</w:t>
      </w:r>
      <w:r w:rsidR="006F2BC3">
        <w:rPr>
          <w:rFonts w:ascii="Times New Roman" w:eastAsia="Times New Roman" w:hAnsi="Times New Roman" w:cs="Times New Roman"/>
          <w:sz w:val="24"/>
          <w:szCs w:val="24"/>
        </w:rPr>
        <w:t>ever, we did identify</w:t>
      </w:r>
      <w:r w:rsidR="00B105CD">
        <w:rPr>
          <w:rFonts w:ascii="Times New Roman" w:eastAsia="Times New Roman" w:hAnsi="Times New Roman" w:cs="Times New Roman"/>
          <w:sz w:val="24"/>
          <w:szCs w:val="24"/>
        </w:rPr>
        <w:t xml:space="preserve"> some overlap between the performance of </w:t>
      </w:r>
      <w:r w:rsidR="005F4F97">
        <w:rPr>
          <w:rFonts w:ascii="Times New Roman" w:eastAsia="Times New Roman" w:hAnsi="Times New Roman" w:cs="Times New Roman"/>
          <w:sz w:val="24"/>
          <w:szCs w:val="24"/>
        </w:rPr>
        <w:t xml:space="preserve">scenarios </w:t>
      </w:r>
      <w:r w:rsidR="00B105CD">
        <w:rPr>
          <w:rFonts w:ascii="Times New Roman" w:eastAsia="Times New Roman" w:hAnsi="Times New Roman" w:cs="Times New Roman"/>
          <w:sz w:val="24"/>
          <w:szCs w:val="24"/>
        </w:rPr>
        <w:t>M1 and L3</w:t>
      </w:r>
      <w:r w:rsidR="005C6B4D">
        <w:rPr>
          <w:rFonts w:ascii="Times New Roman" w:eastAsia="Times New Roman" w:hAnsi="Times New Roman" w:cs="Times New Roman"/>
          <w:sz w:val="24"/>
          <w:szCs w:val="24"/>
        </w:rPr>
        <w:t xml:space="preserve"> (Fig. 3)</w:t>
      </w:r>
      <w:r w:rsidR="0012642F">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by whether it is</w:t>
      </w:r>
      <w:r w:rsidR="0012642F">
        <w:rPr>
          <w:rFonts w:ascii="Times New Roman" w:eastAsia="Times New Roman" w:hAnsi="Times New Roman" w:cs="Times New Roman"/>
          <w:sz w:val="24"/>
          <w:szCs w:val="24"/>
        </w:rPr>
        <w:t xml:space="preserve"> below the t</w:t>
      </w:r>
      <w:r w:rsidR="00CB24CD">
        <w:rPr>
          <w:rFonts w:ascii="Times New Roman" w:eastAsia="Times New Roman" w:hAnsi="Times New Roman" w:cs="Times New Roman"/>
          <w:sz w:val="24"/>
          <w:szCs w:val="24"/>
        </w:rPr>
        <w:t xml:space="preserve">hreshold used in the test, </w:t>
      </w:r>
      <w:r w:rsidR="00A324A1">
        <w:rPr>
          <w:rFonts w:ascii="Times New Roman" w:eastAsia="Times New Roman" w:hAnsi="Times New Roman" w:cs="Times New Roman"/>
          <w:sz w:val="24"/>
          <w:szCs w:val="24"/>
        </w:rPr>
        <w:t xml:space="preserve">we notice that </w:t>
      </w:r>
      <w:r w:rsidR="005E4D5F">
        <w:rPr>
          <w:rFonts w:ascii="Times New Roman" w:eastAsia="Times New Roman" w:hAnsi="Times New Roman" w:cs="Times New Roman"/>
          <w:sz w:val="24"/>
          <w:szCs w:val="24"/>
        </w:rPr>
        <w:t>higher dispersal</w:t>
      </w:r>
      <w:r w:rsidR="00A324A1">
        <w:rPr>
          <w:rFonts w:ascii="Times New Roman" w:eastAsia="Times New Roman" w:hAnsi="Times New Roman" w:cs="Times New Roman"/>
          <w:sz w:val="24"/>
          <w:szCs w:val="24"/>
        </w:rPr>
        <w:t xml:space="preserve"> scenarios more often offered acceptable</w:t>
      </w:r>
      <w:r w:rsidR="005E4D5F">
        <w:rPr>
          <w:rFonts w:ascii="Times New Roman" w:eastAsia="Times New Roman" w:hAnsi="Times New Roman" w:cs="Times New Roman"/>
          <w:sz w:val="24"/>
          <w:szCs w:val="24"/>
        </w:rPr>
        <w:t xml:space="preserve"> FPR values (Table 2). Only the high dispersal scenarios (H1, H2, H3) presented </w:t>
      </w:r>
      <w:r w:rsidR="004E50E5">
        <w:rPr>
          <w:rFonts w:ascii="Times New Roman" w:eastAsia="Times New Roman" w:hAnsi="Times New Roman" w:cs="Times New Roman"/>
          <w:sz w:val="24"/>
          <w:szCs w:val="24"/>
        </w:rPr>
        <w:t>acceptabl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w:t>
      </w:r>
      <w:r w:rsidR="004E50E5">
        <w:rPr>
          <w:rFonts w:ascii="Times New Roman" w:eastAsia="Times New Roman" w:hAnsi="Times New Roman" w:cs="Times New Roman"/>
          <w:sz w:val="24"/>
          <w:szCs w:val="24"/>
        </w:rPr>
        <w:t>ow dispersal scenario (L1)</w:t>
      </w:r>
      <w:r w:rsidR="00D66B9D">
        <w:rPr>
          <w:rFonts w:ascii="Times New Roman" w:eastAsia="Times New Roman" w:hAnsi="Times New Roman" w:cs="Times New Roman"/>
          <w:sz w:val="24"/>
          <w:szCs w:val="24"/>
        </w:rPr>
        <w:t xml:space="preserve"> </w:t>
      </w:r>
      <w:r w:rsidR="004E50E5">
        <w:rPr>
          <w:rFonts w:ascii="Times New Roman" w:eastAsia="Times New Roman" w:hAnsi="Times New Roman" w:cs="Times New Roman"/>
          <w:sz w:val="24"/>
          <w:szCs w:val="24"/>
        </w:rPr>
        <w:t>presented</w:t>
      </w:r>
      <w:r w:rsidR="00D66B9D">
        <w:rPr>
          <w:rFonts w:ascii="Times New Roman" w:eastAsia="Times New Roman" w:hAnsi="Times New Roman" w:cs="Times New Roman"/>
          <w:sz w:val="24"/>
          <w:szCs w:val="24"/>
        </w:rPr>
        <w:t xml:space="preserve"> FPR values consistently higher than the threshold, except for the first one which 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0.05 threshold, were 0.0796</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73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857</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low dispersal, 0.0322</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27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36</w:t>
      </w:r>
      <w:r w:rsidR="006F2BC3">
        <w:rPr>
          <w:rFonts w:ascii="Times New Roman" w:eastAsia="Times New Roman" w:hAnsi="Times New Roman" w:cs="Times New Roman"/>
          <w:sz w:val="24"/>
          <w:szCs w:val="24"/>
        </w:rPr>
        <w:t>8;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0.0035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981F59">
        <w:rPr>
          <w:rFonts w:ascii="Times New Roman" w:eastAsia="Times New Roman" w:hAnsi="Times New Roman" w:cs="Times New Roman"/>
          <w:sz w:val="24"/>
          <w:szCs w:val="24"/>
        </w:rPr>
        <w:t xml:space="preserve">020-0.0049;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continued but saturating increase until 0.1 (Fig. 3</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lastRenderedPageBreak/>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0A58C40" w14:textId="5BE2D489"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are displayed by bars.</w:t>
      </w:r>
    </w:p>
    <w:p w14:paraId="3D0EB4E2" w14:textId="7C5EB18C" w:rsidR="003D67FC" w:rsidRDefault="0069475B" w:rsidP="00A51948">
      <w:pPr>
        <w:spacing w:before="240" w:after="240" w:line="480" w:lineRule="auto"/>
        <w:rPr>
          <w:rFonts w:ascii="Times New Roman" w:eastAsia="Times New Roman" w:hAnsi="Times New Roman" w:cs="Times New Roman"/>
          <w:sz w:val="24"/>
          <w:szCs w:val="24"/>
        </w:rPr>
      </w:pPr>
      <w:r w:rsidRPr="0069475B">
        <w:rPr>
          <w:rFonts w:ascii="Times New Roman" w:eastAsia="Times New Roman" w:hAnsi="Times New Roman" w:cs="Times New Roman"/>
          <w:noProof/>
          <w:sz w:val="24"/>
          <w:szCs w:val="24"/>
        </w:rPr>
        <w:lastRenderedPageBreak/>
        <w:drawing>
          <wp:inline distT="0" distB="0" distL="0" distR="0" wp14:anchorId="797C6411" wp14:editId="6E80D398">
            <wp:extent cx="5943600" cy="4457700"/>
            <wp:effectExtent l="0" t="0" r="0" b="0"/>
            <wp:docPr id="1" name="Image 1"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3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09600DAB" w:rsidR="009F61E0" w:rsidRDefault="00510355" w:rsidP="009F61E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 xml:space="preserve">5% </w:t>
      </w:r>
      <w:r w:rsidR="009F61E0">
        <w:rPr>
          <w:rFonts w:ascii="Times New Roman" w:eastAsia="Times New Roman" w:hAnsi="Times New Roman" w:cs="Times New Roman"/>
          <w:sz w:val="24"/>
          <w:szCs w:val="24"/>
        </w:rPr>
        <w:t xml:space="preserve"> confidence intervals are displayed by bars.</w:t>
      </w:r>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0F2A17A4"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T stands for</w:t>
      </w:r>
      <w:r>
        <w:rPr>
          <w:rFonts w:ascii="Times New Roman" w:eastAsia="Times New Roman" w:hAnsi="Times New Roman" w:cs="Times New Roman"/>
          <w:sz w:val="24"/>
          <w:szCs w:val="24"/>
        </w:rPr>
        <w:t xml:space="preserve"> </w:t>
      </w:r>
      <w:r w:rsidR="004B20F9">
        <w:rPr>
          <w:rFonts w:ascii="Times New Roman" w:eastAsia="Times New Roman" w:hAnsi="Times New Roman" w:cs="Times New Roman"/>
          <w:sz w:val="24"/>
          <w:szCs w:val="24"/>
        </w:rPr>
        <w:t>“</w:t>
      </w:r>
      <w:r>
        <w:rPr>
          <w:rFonts w:ascii="Times New Roman" w:eastAsia="Times New Roman" w:hAnsi="Times New Roman" w:cs="Times New Roman"/>
          <w:sz w:val="24"/>
          <w:szCs w:val="24"/>
        </w:rPr>
        <w:t>T</w:t>
      </w:r>
      <w:r w:rsidR="004B20F9">
        <w:rPr>
          <w:rFonts w:ascii="Times New Roman" w:eastAsia="Times New Roman" w:hAnsi="Times New Roman" w:cs="Times New Roman"/>
          <w:sz w:val="24"/>
          <w:szCs w:val="24"/>
        </w:rPr>
        <w:t xml:space="preserve">rue” and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 xml:space="preserve"> stands for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CB24CD" w14:paraId="1DA54E7F" w14:textId="77777777" w:rsidTr="0072718C">
        <w:trPr>
          <w:cantSplit/>
          <w:trHeight w:val="1097"/>
        </w:trPr>
        <w:tc>
          <w:tcPr>
            <w:tcW w:w="1075" w:type="dxa"/>
            <w:noWrap/>
          </w:tcPr>
          <w:p w14:paraId="4A5BD3B4" w14:textId="77777777" w:rsidR="0072718C" w:rsidRDefault="0072718C" w:rsidP="0072718C">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14:paraId="3D5E84F9" w14:textId="3FD58D43" w:rsidR="00CB24CD" w:rsidRPr="00CB24CD" w:rsidRDefault="0072718C" w:rsidP="0072718C">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72718C">
        <w:trPr>
          <w:trHeight w:hRule="exact" w:val="576"/>
        </w:trPr>
        <w:tc>
          <w:tcPr>
            <w:tcW w:w="1075" w:type="dxa"/>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72718C">
        <w:trPr>
          <w:trHeight w:hRule="exact" w:val="576"/>
        </w:trPr>
        <w:tc>
          <w:tcPr>
            <w:tcW w:w="1075" w:type="dxa"/>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72718C">
        <w:trPr>
          <w:trHeight w:hRule="exact" w:val="576"/>
        </w:trPr>
        <w:tc>
          <w:tcPr>
            <w:tcW w:w="1075" w:type="dxa"/>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72718C">
        <w:trPr>
          <w:trHeight w:hRule="exact" w:val="576"/>
        </w:trPr>
        <w:tc>
          <w:tcPr>
            <w:tcW w:w="1075" w:type="dxa"/>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72718C">
        <w:trPr>
          <w:trHeight w:hRule="exact" w:val="576"/>
        </w:trPr>
        <w:tc>
          <w:tcPr>
            <w:tcW w:w="1075" w:type="dxa"/>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72718C">
        <w:trPr>
          <w:trHeight w:hRule="exact" w:val="576"/>
        </w:trPr>
        <w:tc>
          <w:tcPr>
            <w:tcW w:w="1075" w:type="dxa"/>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72718C">
        <w:trPr>
          <w:trHeight w:hRule="exact" w:val="576"/>
        </w:trPr>
        <w:tc>
          <w:tcPr>
            <w:tcW w:w="1075" w:type="dxa"/>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72718C">
        <w:trPr>
          <w:trHeight w:hRule="exact" w:val="576"/>
        </w:trPr>
        <w:tc>
          <w:tcPr>
            <w:tcW w:w="1075" w:type="dxa"/>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72718C">
        <w:trPr>
          <w:trHeight w:hRule="exact" w:val="576"/>
        </w:trPr>
        <w:tc>
          <w:tcPr>
            <w:tcW w:w="1075" w:type="dxa"/>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5D446115"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the overlapping of FPR and FNR values across scenarios with similar dispersal, </w:t>
      </w:r>
      <w:r w:rsidR="001563B0">
        <w:rPr>
          <w:rFonts w:ascii="Times New Roman" w:eastAsia="Times New Roman" w:hAnsi="Times New Roman" w:cs="Times New Roman"/>
          <w:sz w:val="24"/>
          <w:szCs w:val="24"/>
        </w:rPr>
        <w:t>the effect of the number of populations did not affect the performance as much as dispersal, with the lev</w:t>
      </w:r>
      <w:r w:rsidR="00535B75">
        <w:rPr>
          <w:rFonts w:ascii="Times New Roman" w:eastAsia="Times New Roman" w:hAnsi="Times New Roman" w:cs="Times New Roman"/>
          <w:sz w:val="24"/>
          <w:szCs w:val="24"/>
        </w:rPr>
        <w:t>els we used (Table 2; Fig.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as generally the most substantial on </w:t>
      </w:r>
      <w:r w:rsidR="004A6C2F">
        <w:rPr>
          <w:rFonts w:ascii="Times New Roman" w:eastAsia="Times New Roman" w:hAnsi="Times New Roman" w:cs="Times New Roman"/>
          <w:sz w:val="24"/>
          <w:szCs w:val="24"/>
        </w:rPr>
        <w:lastRenderedPageBreak/>
        <w:t>performance,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14:paraId="4E2D29FA" w14:textId="234D5113"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sampling and post-event sampling</w:t>
      </w:r>
      <w:r w:rsidR="00A30430" w:rsidRPr="0007763B">
        <w:rPr>
          <w:rFonts w:ascii="Times New Roman" w:eastAsia="Times New Roman" w:hAnsi="Times New Roman" w:cs="Times New Roman"/>
          <w:sz w:val="24"/>
          <w:szCs w:val="24"/>
        </w:rPr>
        <w:t xml:space="preserve">, the less power </w:t>
      </w:r>
      <w:r w:rsidR="00AE35CD">
        <w:rPr>
          <w:rFonts w:ascii="Times New Roman" w:eastAsia="Times New Roman" w:hAnsi="Times New Roman" w:cs="Times New Roman"/>
          <w:sz w:val="24"/>
          <w:szCs w:val="24"/>
        </w:rPr>
        <w:t>we ha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and by the number of populations to a lower degree</w:t>
      </w:r>
      <w:r w:rsidR="00D2058D">
        <w:rPr>
          <w:rFonts w:ascii="Times New Roman" w:eastAsia="Times New Roman" w:hAnsi="Times New Roman" w:cs="Times New Roman"/>
          <w:sz w:val="24"/>
          <w:szCs w:val="24"/>
        </w:rPr>
        <w:t>.</w:t>
      </w:r>
    </w:p>
    <w:p w14:paraId="4665EAC7" w14:textId="5610514E"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as 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ome even higher than that of low 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xml:space="preserve">). The previously described relationship between FPR and the number of populations affected by the demographic event also changed for moderate scenarios in distant second samplings with M2 displaying higher values than M3, on average (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w:t>
      </w:r>
      <w:r w:rsidR="00F51277">
        <w:rPr>
          <w:rFonts w:ascii="Times New Roman" w:eastAsia="Times New Roman" w:hAnsi="Times New Roman" w:cs="Times New Roman"/>
          <w:sz w:val="24"/>
          <w:szCs w:val="24"/>
        </w:rPr>
        <w:t xml:space="preserve">Except </w:t>
      </w:r>
      <w:r w:rsidR="00ED5A15">
        <w:rPr>
          <w:rFonts w:ascii="Times New Roman" w:eastAsia="Times New Roman" w:hAnsi="Times New Roman" w:cs="Times New Roman"/>
          <w:sz w:val="24"/>
          <w:szCs w:val="24"/>
        </w:rPr>
        <w:t xml:space="preserve">for high dispersal scenarios, FPR changed sharply for time lags of 4 </w:t>
      </w:r>
      <w:r w:rsidR="00ED5A15">
        <w:rPr>
          <w:rFonts w:ascii="Times New Roman" w:eastAsia="Times New Roman" w:hAnsi="Times New Roman" w:cs="Times New Roman"/>
          <w:sz w:val="24"/>
          <w:szCs w:val="24"/>
        </w:rPr>
        <w:lastRenderedPageBreak/>
        <w:t>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00DDD7AE" w:rsidR="004E072F" w:rsidRDefault="00823BC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PR,</w:t>
      </w:r>
      <w:r w:rsidR="00A239B8">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sidR="00A239B8">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r>
        <w:rPr>
          <w:rFonts w:ascii="Times New Roman" w:eastAsia="Times New Roman" w:hAnsi="Times New Roman" w:cs="Times New Roman"/>
          <w:sz w:val="24"/>
          <w:szCs w:val="24"/>
        </w:rPr>
        <w:t xml:space="preserve">. Instead, </w:t>
      </w:r>
      <w:r w:rsidR="00FA090A">
        <w:rPr>
          <w:rFonts w:ascii="Times New Roman" w:eastAsia="Times New Roman" w:hAnsi="Times New Roman" w:cs="Times New Roman"/>
          <w:sz w:val="24"/>
          <w:szCs w:val="24"/>
        </w:rPr>
        <w:t xml:space="preserve">the </w:t>
      </w:r>
      <w:r w:rsidR="00A239B8">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sampling </w:t>
      </w:r>
      <w:r>
        <w:rPr>
          <w:rFonts w:ascii="Times New Roman" w:eastAsia="Times New Roman" w:hAnsi="Times New Roman" w:cs="Times New Roman"/>
          <w:sz w:val="24"/>
          <w:szCs w:val="24"/>
        </w:rPr>
        <w:t xml:space="preserve">prior to a simulated </w:t>
      </w:r>
      <w:r w:rsidR="00FA090A">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 xml:space="preserve">is </w:t>
      </w:r>
      <w:r w:rsidR="00FA090A">
        <w:rPr>
          <w:rFonts w:ascii="Times New Roman" w:eastAsia="Times New Roman" w:hAnsi="Times New Roman" w:cs="Times New Roman"/>
          <w:sz w:val="24"/>
          <w:szCs w:val="24"/>
        </w:rPr>
        <w:t xml:space="preserve">less </w:t>
      </w:r>
      <w:r>
        <w:rPr>
          <w:rFonts w:ascii="Times New Roman" w:eastAsia="Times New Roman" w:hAnsi="Times New Roman" w:cs="Times New Roman"/>
          <w:sz w:val="24"/>
          <w:szCs w:val="24"/>
        </w:rPr>
        <w:t xml:space="preserve">important </w:t>
      </w:r>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167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s particularly so </w:t>
      </w:r>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 .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ing 25% in the scope of our analyses, even after 9 years (Fig. 4). The increase of FNR with time lag for the prior sampling was weaker than that for the posterior sampling for moderate dispersal scenarios and was similar for low dispersal scenarios (Fig .4).</w:t>
      </w:r>
    </w:p>
    <w:p w14:paraId="329E398D" w14:textId="585A56DA"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w:t>
      </w:r>
      <w:r w:rsidR="006467E3">
        <w:rPr>
          <w:rFonts w:ascii="Times New Roman" w:eastAsia="Times New Roman" w:hAnsi="Times New Roman" w:cs="Times New Roman"/>
          <w:sz w:val="24"/>
          <w:szCs w:val="24"/>
        </w:rPr>
        <w:t>e FPR sharply increased, reaching</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e considered, we believe that the parameters we chose to define different scenarios produced sufficiently complex, and useful simulation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140462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404620"/>
                        </a:xfrm>
                        <a:prstGeom prst="rect">
                          <a:avLst/>
                        </a:prstGeom>
                        <a:solidFill>
                          <a:srgbClr val="FFFFFF"/>
                        </a:solidFill>
                        <a:ln w="9525">
                          <a:noFill/>
                          <a:miter lim="800000"/>
                          <a:headEnd/>
                          <a:tailEnd/>
                        </a:ln>
                      </wps:spPr>
                      <wps:txbx>
                        <w:txbxContent>
                          <w:p w14:paraId="36B8D602" w14:textId="6CAB340B" w:rsidR="00F07F7B"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F07F7B" w:rsidRPr="009A0A45"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" stroked="f">
                <v:textbox style="mso-fit-shape-to-text:t">
                  <w:txbxContent>
                    <w:p w14:paraId="36B8D602" w14:textId="6CAB340B" w:rsidR="00F07F7B"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F07F7B" w:rsidRPr="009A0A45"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140462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0FD2F32A" w14:textId="59661846" w:rsidR="00F07F7B"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F07F7B" w:rsidRPr="009A0A45"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4FFD2" id="_x0000_s1027" type="#_x0000_t202" style="position:absolute;margin-left:32.25pt;margin-top:375.75pt;width:168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" stroked="f">
                <v:textbox style="mso-fit-shape-to-text:t">
                  <w:txbxContent>
                    <w:p w14:paraId="0FD2F32A" w14:textId="59661846" w:rsidR="00F07F7B"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F07F7B" w:rsidRPr="009A0A45"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113D2FDF"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016D778"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2EF30384"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w:t>
      </w:r>
      <w:r w:rsidR="00B2075A">
        <w:rPr>
          <w:rFonts w:ascii="Times New Roman" w:eastAsia="Times New Roman" w:hAnsi="Times New Roman" w:cs="Times New Roman"/>
          <w:sz w:val="24"/>
          <w:szCs w:val="24"/>
        </w:rPr>
        <w:t>s</w:t>
      </w:r>
      <w:r w:rsidR="00A63C66">
        <w:rPr>
          <w:rFonts w:ascii="Times New Roman" w:eastAsia="Times New Roman" w:hAnsi="Times New Roman" w:cs="Times New Roman"/>
          <w:sz w:val="24"/>
          <w:szCs w:val="24"/>
        </w:rPr>
        <w:t xml:space="preserve">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140462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1404620"/>
                        </a:xfrm>
                        <a:prstGeom prst="rect">
                          <a:avLst/>
                        </a:prstGeom>
                        <a:solidFill>
                          <a:srgbClr val="FFFFFF"/>
                        </a:solidFill>
                        <a:ln w="9525">
                          <a:noFill/>
                          <a:miter lim="800000"/>
                          <a:headEnd/>
                          <a:tailEnd/>
                        </a:ln>
                      </wps:spPr>
                      <wps:txbx>
                        <w:txbxContent>
                          <w:p w14:paraId="379B9A49" w14:textId="7400DA83" w:rsidR="00F07F7B"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F07F7B" w:rsidRPr="009A0A45"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32E408" id="_x0000_s1028" type="#_x0000_t202" style="position:absolute;margin-left:201pt;margin-top:362.25pt;width:174.7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" stroked="f">
                <v:textbox style="mso-fit-shape-to-text:t">
                  <w:txbxContent>
                    <w:p w14:paraId="379B9A49" w14:textId="7400DA83" w:rsidR="00F07F7B"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F07F7B" w:rsidRPr="009A0A45"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140462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41381695" w14:textId="59C5C118" w:rsidR="00F07F7B"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F07F7B" w:rsidRPr="009A0A45"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0DF35" id="_x0000_s1029" type="#_x0000_t202" style="position:absolute;margin-left:30pt;margin-top:362.35pt;width:168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" stroked="f">
                <v:textbox style="mso-fit-shape-to-text:t">
                  <w:txbxContent>
                    <w:p w14:paraId="41381695" w14:textId="59C5C118" w:rsidR="00F07F7B"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F07F7B" w:rsidRPr="009A0A45"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622E78A"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68EDE19"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617C530" w:rsidR="00AB4F71" w:rsidRDefault="00E64624"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Control</w:t>
      </w:r>
      <w:r w:rsidR="00B441F7" w:rsidRPr="0007763B">
        <w:rPr>
          <w:rFonts w:ascii="Times New Roman" w:eastAsia="Times New Roman" w:hAnsi="Times New Roman" w:cs="Times New Roman"/>
          <w:i/>
          <w:sz w:val="24"/>
          <w:szCs w:val="24"/>
        </w:rPr>
        <w:t xml:space="preserve"> simulations</w:t>
      </w:r>
    </w:p>
    <w:p w14:paraId="6DA5C5C0" w14:textId="744EF7E0"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3B3FF3">
        <w:rPr>
          <w:rFonts w:ascii="Times New Roman" w:eastAsia="Times New Roman" w:hAnsi="Times New Roman" w:cs="Times New Roman"/>
          <w:sz w:val="24"/>
          <w:szCs w:val="24"/>
        </w:rPr>
        <w:t>For high dispersal, control FPR values were very low and similar to experimental values</w:t>
      </w:r>
      <w:r w:rsidR="005015CA">
        <w:rPr>
          <w:rFonts w:ascii="Times New Roman" w:eastAsia="Times New Roman" w:hAnsi="Times New Roman" w:cs="Times New Roman"/>
          <w:sz w:val="24"/>
          <w:szCs w:val="24"/>
        </w:rPr>
        <w:t xml:space="preserve"> (Fig. 3)</w:t>
      </w:r>
      <w:r w:rsidR="003B3FF3">
        <w:rPr>
          <w:rFonts w:ascii="Times New Roman" w:eastAsia="Times New Roman" w:hAnsi="Times New Roman" w:cs="Times New Roman"/>
          <w:sz w:val="24"/>
          <w:szCs w:val="24"/>
        </w:rPr>
        <w:t xml:space="preserve">. </w:t>
      </w:r>
      <w:r w:rsidR="00130BC1" w:rsidRPr="0007763B">
        <w:rPr>
          <w:rFonts w:ascii="Times New Roman" w:eastAsia="Times New Roman" w:hAnsi="Times New Roman" w:cs="Times New Roman"/>
          <w:sz w:val="24"/>
          <w:szCs w:val="24"/>
        </w:rPr>
        <w:t xml:space="preserve">Finally, </w:t>
      </w:r>
      <w:r w:rsidR="003B3FF3">
        <w:rPr>
          <w:rFonts w:ascii="Times New Roman" w:eastAsia="Times New Roman" w:hAnsi="Times New Roman" w:cs="Times New Roman"/>
          <w:sz w:val="24"/>
          <w:szCs w:val="24"/>
        </w:rPr>
        <w:t xml:space="preserve">low dispersal </w:t>
      </w:r>
      <w:r w:rsidR="00130BC1" w:rsidRPr="0007763B">
        <w:rPr>
          <w:rFonts w:ascii="Times New Roman" w:eastAsia="Times New Roman" w:hAnsi="Times New Roman" w:cs="Times New Roman"/>
          <w:sz w:val="24"/>
          <w:szCs w:val="24"/>
        </w:rPr>
        <w:t>c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approximately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 This means that even for the worst scenario, TGI was still twice as effective at avoiding false positives, in the presence of an event, as in its absence.</w:t>
      </w:r>
      <w:r w:rsidR="00702DAA">
        <w:rPr>
          <w:rFonts w:ascii="Times New Roman" w:eastAsia="Times New Roman" w:hAnsi="Times New Roman" w:cs="Times New Roman"/>
          <w:sz w:val="24"/>
          <w:szCs w:val="24"/>
        </w:rPr>
        <w:t xml:space="preserve"> </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2000173D"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having undergone significant changes in genetic diversity. Using</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r w:rsidR="009E00FB">
        <w:rPr>
          <w:rFonts w:ascii="Times New Roman" w:eastAsia="Times New Roman" w:hAnsi="Times New Roman" w:cs="Times New Roman"/>
          <w:sz w:val="24"/>
          <w:szCs w:val="24"/>
        </w:rPr>
        <w:t xml:space="preserve">demonstrate that </w:t>
      </w:r>
      <w:r w:rsidR="007E7573">
        <w:rPr>
          <w:rFonts w:ascii="Times New Roman" w:eastAsia="Times New Roman" w:hAnsi="Times New Roman" w:cs="Times New Roman"/>
          <w:sz w:val="24"/>
          <w:szCs w:val="24"/>
        </w:rPr>
        <w:t>useful information about temporal change can be harnessed</w:t>
      </w:r>
      <w:r>
        <w:rPr>
          <w:rFonts w:ascii="Times New Roman" w:eastAsia="Times New Roman" w:hAnsi="Times New Roman" w:cs="Times New Roman"/>
          <w:sz w:val="24"/>
          <w:szCs w:val="24"/>
        </w:rPr>
        <w:t xml:space="preserve">. </w:t>
      </w:r>
      <w:r w:rsidR="009E00FB">
        <w:rPr>
          <w:rFonts w:ascii="Times New Roman" w:eastAsia="Times New Roman" w:hAnsi="Times New Roman" w:cs="Times New Roman"/>
          <w:sz w:val="24"/>
          <w:szCs w:val="24"/>
        </w:rPr>
        <w:t xml:space="preserve">Performance of our approach was evaluated using data generated using a </w:t>
      </w:r>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Using this model, we explored </w:t>
      </w:r>
      <w:r w:rsidR="00B258FF">
        <w:rPr>
          <w:rFonts w:ascii="Times New Roman" w:eastAsia="Times New Roman" w:hAnsi="Times New Roman" w:cs="Times New Roman"/>
          <w:sz w:val="24"/>
          <w:szCs w:val="24"/>
        </w:rPr>
        <w:t>our ability to detect</w:t>
      </w:r>
      <w:r w:rsidR="009E00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nctual and </w:t>
      </w:r>
      <w:r w:rsidR="007E7573">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demographic event</w:t>
      </w:r>
      <w:r w:rsidR="00B258F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n one to three populations</w:t>
      </w:r>
      <w:r w:rsidR="00B258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a larger landscape of connected populations bearing more than a thousand individuals</w:t>
      </w:r>
      <w:r w:rsidR="00B258FF">
        <w:rPr>
          <w:rFonts w:ascii="Times New Roman" w:eastAsia="Times New Roman" w:hAnsi="Times New Roman" w:cs="Times New Roman"/>
          <w:sz w:val="24"/>
          <w:szCs w:val="24"/>
        </w:rPr>
        <w:t xml:space="preserve"> in total</w:t>
      </w:r>
      <w:r>
        <w:rPr>
          <w:rFonts w:ascii="Times New Roman" w:eastAsia="Times New Roman" w:hAnsi="Times New Roman" w:cs="Times New Roman"/>
          <w:sz w:val="24"/>
          <w:szCs w:val="24"/>
        </w:rPr>
        <w:t xml:space="preserve">.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to evaluate how often TGI would fail to identify populations that truly experienced </w:t>
      </w:r>
      <w:r w:rsidR="007E7573">
        <w:rPr>
          <w:rFonts w:ascii="Times New Roman" w:eastAsia="Times New Roman" w:hAnsi="Times New Roman" w:cs="Times New Roman"/>
          <w:sz w:val="24"/>
          <w:szCs w:val="24"/>
        </w:rPr>
        <w:t>significant</w:t>
      </w:r>
      <w:r w:rsidR="00213093">
        <w:rPr>
          <w:rFonts w:ascii="Times New Roman" w:eastAsia="Times New Roman" w:hAnsi="Times New Roman" w:cs="Times New Roman"/>
          <w:sz w:val="24"/>
          <w:szCs w:val="24"/>
        </w:rPr>
        <w:t xml:space="preserve"> genetic change</w:t>
      </w:r>
      <w:r w:rsidR="0039025A">
        <w:rPr>
          <w:rFonts w:ascii="Times New Roman" w:eastAsia="Times New Roman" w:hAnsi="Times New Roman" w:cs="Times New Roman"/>
          <w:sz w:val="24"/>
          <w:szCs w:val="24"/>
        </w:rPr>
        <w:t xml:space="preserve"> under different dispersal, event spatial exten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 xml:space="preserve">etect exceptional temporal changes in genetic </w:t>
      </w:r>
      <w:r w:rsidR="00795844" w:rsidRPr="00795844">
        <w:rPr>
          <w:rFonts w:ascii="Times New Roman" w:eastAsia="Times New Roman" w:hAnsi="Times New Roman" w:cs="Times New Roman"/>
          <w:sz w:val="24"/>
          <w:szCs w:val="24"/>
        </w:rPr>
        <w:lastRenderedPageBreak/>
        <w:t>diversity</w:t>
      </w:r>
      <w:r w:rsidR="00AA76BD">
        <w:rPr>
          <w:rFonts w:ascii="Times New Roman" w:eastAsia="Times New Roman" w:hAnsi="Times New Roman" w:cs="Times New Roman"/>
          <w:sz w:val="24"/>
          <w:szCs w:val="24"/>
        </w:rPr>
        <w:t>,</w:t>
      </w:r>
      <w:r w:rsidR="00795844" w:rsidRPr="00795844">
        <w:rPr>
          <w:rFonts w:ascii="Times New Roman" w:eastAsia="Times New Roman" w:hAnsi="Times New Roman" w:cs="Times New Roman"/>
          <w:sz w:val="24"/>
          <w:szCs w:val="24"/>
        </w:rPr>
        <w:t xml:space="preserve"> using limited </w:t>
      </w:r>
      <w:r w:rsidR="00AA76BD">
        <w:rPr>
          <w:rFonts w:ascii="Times New Roman" w:eastAsia="Times New Roman" w:hAnsi="Times New Roman" w:cs="Times New Roman"/>
          <w:sz w:val="24"/>
          <w:szCs w:val="24"/>
        </w:rPr>
        <w:t xml:space="preserve">genetic </w:t>
      </w:r>
      <w:r w:rsidR="00795844" w:rsidRPr="00795844">
        <w:rPr>
          <w:rFonts w:ascii="Times New Roman" w:eastAsia="Times New Roman" w:hAnsi="Times New Roman" w:cs="Times New Roman"/>
          <w:sz w:val="24"/>
          <w:szCs w:val="24"/>
        </w:rPr>
        <w:t>information</w:t>
      </w:r>
      <w:r w:rsidR="00795844">
        <w:rPr>
          <w:rFonts w:ascii="Times New Roman" w:eastAsia="Times New Roman" w:hAnsi="Times New Roman" w:cs="Times New Roman"/>
          <w:sz w:val="24"/>
          <w:szCs w:val="24"/>
        </w:rPr>
        <w:t>. Beyond the introduction to our new approach and a test of its performance</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ould serve as a guide on how to use it alongside simulations</w:t>
      </w:r>
      <w:r w:rsidR="008A0CE4">
        <w:rPr>
          <w:rFonts w:ascii="Times New Roman" w:eastAsia="Times New Roman" w:hAnsi="Times New Roman" w:cs="Times New Roman"/>
          <w:sz w:val="24"/>
          <w:szCs w:val="24"/>
        </w:rPr>
        <w:t>, for evaluat</w:t>
      </w:r>
      <w:r w:rsidR="009E00FB">
        <w:rPr>
          <w:rFonts w:ascii="Times New Roman" w:eastAsia="Times New Roman" w:hAnsi="Times New Roman" w:cs="Times New Roman"/>
          <w:sz w:val="24"/>
          <w:szCs w:val="24"/>
        </w:rPr>
        <w:t>ing</w:t>
      </w:r>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p>
    <w:p w14:paraId="0921A734" w14:textId="12866065" w:rsidR="004960F6"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r w:rsidR="00F02EAB">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e found</w:t>
      </w:r>
      <w:r w:rsidR="00522BA6">
        <w:rPr>
          <w:rFonts w:ascii="Times New Roman" w:eastAsia="Times New Roman" w:hAnsi="Times New Roman" w:cs="Times New Roman"/>
          <w:sz w:val="24"/>
          <w:szCs w:val="24"/>
        </w:rPr>
        <w:t xml:space="preserve"> that false negatives increased with dispersal ability, while false positives </w:t>
      </w:r>
      <w:r w:rsidR="00021D02">
        <w:rPr>
          <w:rFonts w:ascii="Times New Roman" w:eastAsia="Times New Roman" w:hAnsi="Times New Roman" w:cs="Times New Roman"/>
          <w:sz w:val="24"/>
          <w:szCs w:val="24"/>
        </w:rPr>
        <w:t>de</w:t>
      </w:r>
      <w:r w:rsidR="00522BA6">
        <w:rPr>
          <w:rFonts w:ascii="Times New Roman" w:eastAsia="Times New Roman" w:hAnsi="Times New Roman" w:cs="Times New Roman"/>
          <w:sz w:val="24"/>
          <w:szCs w:val="24"/>
        </w:rPr>
        <w:t>creased</w:t>
      </w:r>
      <w:r w:rsidR="00BD57C8">
        <w:rPr>
          <w:rFonts w:ascii="Times New Roman" w:eastAsia="Times New Roman" w:hAnsi="Times New Roman" w:cs="Times New Roman"/>
          <w:sz w:val="24"/>
          <w:szCs w:val="24"/>
        </w:rPr>
        <w:t xml:space="preserve"> (Fig. 2,</w:t>
      </w:r>
      <w:r w:rsidR="00011C71">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r w:rsidR="00F02EAB">
        <w:rPr>
          <w:rFonts w:ascii="Times New Roman" w:eastAsia="Times New Roman" w:hAnsi="Times New Roman" w:cs="Times New Roman"/>
          <w:sz w:val="24"/>
          <w:szCs w:val="24"/>
        </w:rPr>
        <w:t>unaffected</w:t>
      </w:r>
      <w:r w:rsidR="00522BA6">
        <w:rPr>
          <w:rFonts w:ascii="Times New Roman" w:eastAsia="Times New Roman" w:hAnsi="Times New Roman" w:cs="Times New Roman"/>
          <w:sz w:val="24"/>
          <w:szCs w:val="24"/>
        </w:rPr>
        <w:t xml:space="preserve"> populations and avoiding the rejection of the right population(s).</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 xml:space="preserve">trade-off in performance according to dispersal ability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and is made worse with time (Fig.4, 5)</w:t>
      </w:r>
      <w:r w:rsidR="009D33D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ensure they have detected the right population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little 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4FEB383F" w:rsidR="00C519A3" w:rsidRDefault="00DE3FED"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xml:space="preserve">, </w:t>
      </w:r>
      <w:r w:rsidR="00011C71">
        <w:rPr>
          <w:rFonts w:ascii="Times New Roman" w:eastAsia="Times New Roman" w:hAnsi="Times New Roman" w:cs="Times New Roman"/>
          <w:sz w:val="24"/>
          <w:szCs w:val="24"/>
        </w:rPr>
        <w:t xml:space="preserve">also </w:t>
      </w:r>
      <w:r w:rsidR="000B6A15">
        <w:rPr>
          <w:rFonts w:ascii="Times New Roman" w:eastAsia="Times New Roman" w:hAnsi="Times New Roman" w:cs="Times New Roman"/>
          <w:sz w:val="24"/>
          <w:szCs w:val="24"/>
        </w:rPr>
        <w:t>displayed</w:t>
      </w:r>
      <w:r w:rsidR="0043100B">
        <w:rPr>
          <w:rFonts w:ascii="Times New Roman" w:eastAsia="Times New Roman" w:hAnsi="Times New Roman" w:cs="Times New Roman"/>
          <w:sz w:val="24"/>
          <w:szCs w:val="24"/>
        </w:rPr>
        <w:t xml:space="preserve"> a performance trade-off. Indeed, the spatial </w:t>
      </w:r>
      <w:r w:rsidR="0043100B">
        <w:rPr>
          <w:rFonts w:ascii="Times New Roman" w:eastAsia="Times New Roman" w:hAnsi="Times New Roman" w:cs="Times New Roman"/>
          <w:sz w:val="24"/>
          <w:szCs w:val="24"/>
        </w:rPr>
        <w:lastRenderedPageBreak/>
        <w:t xml:space="preserve">extent </w:t>
      </w:r>
      <w:r w:rsidR="00AE1AED">
        <w:rPr>
          <w:rFonts w:ascii="Times New Roman" w:eastAsia="Times New Roman" w:hAnsi="Times New Roman" w:cs="Times New Roman"/>
          <w:sz w:val="24"/>
          <w:szCs w:val="24"/>
        </w:rPr>
        <w:t>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hich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B32337">
        <w:rPr>
          <w:rFonts w:ascii="Times New Roman" w:eastAsia="Times New Roman" w:hAnsi="Times New Roman" w:cs="Times New Roman"/>
          <w:sz w:val="24"/>
          <w:szCs w:val="24"/>
        </w:rPr>
        <w:t>which 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r w:rsidR="001F4124">
        <w:rPr>
          <w:rFonts w:ascii="Times New Roman" w:eastAsia="Times New Roman" w:hAnsi="Times New Roman" w:cs="Times New Roman"/>
          <w:sz w:val="24"/>
          <w:szCs w:val="24"/>
        </w:rPr>
        <w:t>s</w:t>
      </w:r>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F9282F">
        <w:rPr>
          <w:rFonts w:ascii="Times New Roman" w:eastAsia="Times New Roman" w:hAnsi="Times New Roman" w:cs="Times New Roman"/>
          <w:sz w:val="24"/>
          <w:szCs w:val="24"/>
        </w:rPr>
        <w:t>hen several populations were targeted by</w:t>
      </w:r>
      <w:r w:rsidR="00F9282F">
        <w:rPr>
          <w:rFonts w:ascii="Times New Roman" w:eastAsia="Times New Roman" w:hAnsi="Times New Roman" w:cs="Times New Roman"/>
          <w:sz w:val="24"/>
          <w:szCs w:val="24"/>
        </w:rPr>
        <w:t xml:space="preserve"> the punctual demographic event,</w:t>
      </w:r>
      <w:r w:rsidR="00F9282F">
        <w:rPr>
          <w:rFonts w:ascii="Times New Roman" w:eastAsia="Times New Roman" w:hAnsi="Times New Roman" w:cs="Times New Roman"/>
          <w:sz w:val="24"/>
          <w:szCs w:val="24"/>
        </w:rPr>
        <w:t xml:space="preserve"> we chose</w:t>
      </w:r>
      <w:r w:rsidR="00B11125">
        <w:rPr>
          <w:rFonts w:ascii="Times New Roman" w:eastAsia="Times New Roman" w:hAnsi="Times New Roman" w:cs="Times New Roman"/>
          <w:sz w:val="24"/>
          <w:szCs w:val="24"/>
        </w:rPr>
        <w:t xml:space="preserve"> </w:t>
      </w:r>
      <w:r w:rsidR="00F9282F">
        <w:rPr>
          <w:rFonts w:ascii="Times New Roman" w:eastAsia="Times New Roman" w:hAnsi="Times New Roman" w:cs="Times New Roman"/>
          <w:sz w:val="24"/>
          <w:szCs w:val="24"/>
        </w:rPr>
        <w:t>adjacent</w:t>
      </w:r>
      <w:r w:rsidR="00F9282F">
        <w:rPr>
          <w:rFonts w:ascii="Times New Roman" w:eastAsia="Times New Roman" w:hAnsi="Times New Roman" w:cs="Times New Roman"/>
          <w:sz w:val="24"/>
          <w:szCs w:val="24"/>
        </w:rPr>
        <w:t xml:space="preserve"> populations, </w:t>
      </w:r>
      <w:r w:rsidR="00B11125">
        <w:rPr>
          <w:rFonts w:ascii="Times New Roman" w:eastAsia="Times New Roman" w:hAnsi="Times New Roman" w:cs="Times New Roman"/>
          <w:sz w:val="24"/>
          <w:szCs w:val="24"/>
        </w:rPr>
        <w:t>and 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67134210" w:rsidR="003B771C" w:rsidRDefault="00253769"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r w:rsidR="003F7F85" w:rsidRPr="003F7F85">
        <w:rPr>
          <w:rFonts w:ascii="Times New Roman" w:eastAsia="Times New Roman" w:hAnsi="Times New Roman" w:cs="Times New Roman"/>
          <w:sz w:val="24"/>
          <w:szCs w:val="24"/>
        </w:rPr>
        <w:t xml:space="preserve">spatial genetic legacies tend to decay over time </w:t>
      </w:r>
      <w:r w:rsidR="00AB68BE">
        <w:rPr>
          <w:rFonts w:ascii="Times New Roman" w:eastAsia="Times New Roman" w:hAnsi="Times New Roman" w:cs="Times New Roman"/>
          <w:sz w:val="24"/>
          <w:szCs w:val="24"/>
        </w:rPr>
        <w:t>(Fig.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r w:rsidR="001F4124">
        <w:rPr>
          <w:rFonts w:ascii="Times New Roman" w:eastAsia="Times New Roman" w:hAnsi="Times New Roman" w:cs="Times New Roman"/>
          <w:sz w:val="24"/>
          <w:szCs w:val="24"/>
        </w:rPr>
        <w:t xml:space="preserve">required </w:t>
      </w:r>
      <w:r w:rsidR="00786CFE">
        <w:rPr>
          <w:rFonts w:ascii="Times New Roman" w:eastAsia="Times New Roman" w:hAnsi="Times New Roman" w:cs="Times New Roman"/>
          <w:sz w:val="24"/>
          <w:szCs w:val="24"/>
        </w:rPr>
        <w:t xml:space="preserve">to detect </w:t>
      </w:r>
      <w:r w:rsidR="001F4124">
        <w:rPr>
          <w:rFonts w:ascii="Times New Roman" w:eastAsia="Times New Roman" w:hAnsi="Times New Roman" w:cs="Times New Roman"/>
          <w:sz w:val="24"/>
          <w:szCs w:val="24"/>
        </w:rPr>
        <w:t xml:space="preserve">significant </w:t>
      </w:r>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trade-off </w:t>
      </w:r>
      <w:r w:rsidR="001F4124">
        <w:rPr>
          <w:rFonts w:ascii="Times New Roman" w:eastAsia="Times New Roman" w:hAnsi="Times New Roman" w:cs="Times New Roman"/>
          <w:sz w:val="24"/>
          <w:szCs w:val="24"/>
        </w:rPr>
        <w:t xml:space="preserve">between FNR and FPR </w:t>
      </w:r>
      <w:r>
        <w:rPr>
          <w:rFonts w:ascii="Times New Roman" w:eastAsia="Times New Roman" w:hAnsi="Times New Roman" w:cs="Times New Roman"/>
          <w:sz w:val="24"/>
          <w:szCs w:val="24"/>
        </w:rPr>
        <w:t xml:space="preserve">generally holds with increasing time </w:t>
      </w:r>
      <w:r w:rsidR="00B64B9E">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rPr>
        <w:t xml:space="preserve">first </w:t>
      </w:r>
      <w:r w:rsidR="00B64B9E">
        <w:rPr>
          <w:rFonts w:ascii="Times New Roman" w:eastAsia="Times New Roman" w:hAnsi="Times New Roman" w:cs="Times New Roman"/>
          <w:sz w:val="24"/>
          <w:szCs w:val="24"/>
        </w:rPr>
        <w:t xml:space="preserve">and second </w:t>
      </w:r>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proofErr w:type="spellStart"/>
      <w:r w:rsidR="00B64B9E">
        <w:rPr>
          <w:rFonts w:ascii="Times New Roman" w:eastAsia="Times New Roman" w:hAnsi="Times New Roman" w:cs="Times New Roman"/>
          <w:sz w:val="24"/>
          <w:szCs w:val="24"/>
        </w:rPr>
        <w:t>centred</w:t>
      </w:r>
      <w:proofErr w:type="spellEnd"/>
      <w:r w:rsidR="00B64B9E">
        <w:rPr>
          <w:rFonts w:ascii="Times New Roman" w:eastAsia="Times New Roman" w:hAnsi="Times New Roman" w:cs="Times New Roman"/>
          <w:sz w:val="24"/>
          <w:szCs w:val="24"/>
        </w:rPr>
        <w:t xml:space="preserve"> around a simulated event</w:t>
      </w:r>
      <w:r w:rsidR="00786CFE">
        <w:rPr>
          <w:rFonts w:ascii="Times New Roman" w:eastAsia="Times New Roman" w:hAnsi="Times New Roman" w:cs="Times New Roman"/>
          <w:sz w:val="24"/>
          <w:szCs w:val="24"/>
        </w:rPr>
        <w:t xml:space="preserve">, the timing of the first sampling </w:t>
      </w:r>
      <w:r w:rsidR="00B64B9E">
        <w:rPr>
          <w:rFonts w:ascii="Times New Roman" w:eastAsia="Times New Roman" w:hAnsi="Times New Roman" w:cs="Times New Roman"/>
          <w:sz w:val="24"/>
          <w:szCs w:val="24"/>
        </w:rPr>
        <w:t xml:space="preserve">appears to be </w:t>
      </w:r>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w:t>
      </w:r>
      <w:r w:rsidR="00FD22B7">
        <w:rPr>
          <w:rFonts w:ascii="Times New Roman" w:eastAsia="Times New Roman" w:hAnsi="Times New Roman" w:cs="Times New Roman"/>
          <w:sz w:val="24"/>
          <w:szCs w:val="24"/>
        </w:rPr>
        <w:t xml:space="preserve"> (Fig. 4). This is especially true </w:t>
      </w:r>
      <w:r w:rsidR="00786CFE">
        <w:rPr>
          <w:rFonts w:ascii="Times New Roman" w:eastAsia="Times New Roman" w:hAnsi="Times New Roman" w:cs="Times New Roman"/>
          <w:sz w:val="24"/>
          <w:szCs w:val="24"/>
        </w:rPr>
        <w:t>in high dispersal systems</w:t>
      </w:r>
      <w:r w:rsidR="00E648B6">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r w:rsidR="002C36D6">
        <w:rPr>
          <w:rFonts w:ascii="Times New Roman" w:eastAsia="Times New Roman" w:hAnsi="Times New Roman" w:cs="Times New Roman"/>
          <w:sz w:val="24"/>
          <w:szCs w:val="24"/>
        </w:rPr>
        <w:t xml:space="preserve">compare </w:t>
      </w:r>
      <w:r w:rsidR="004B5712">
        <w:rPr>
          <w:rFonts w:ascii="Times New Roman" w:eastAsia="Times New Roman" w:hAnsi="Times New Roman" w:cs="Times New Roman"/>
          <w:sz w:val="24"/>
          <w:szCs w:val="24"/>
        </w:rPr>
        <w:t>an old</w:t>
      </w:r>
      <w:r w:rsidR="002C36D6">
        <w:rPr>
          <w:rFonts w:ascii="Times New Roman" w:eastAsia="Times New Roman" w:hAnsi="Times New Roman" w:cs="Times New Roman"/>
          <w:sz w:val="24"/>
          <w:szCs w:val="24"/>
        </w:rPr>
        <w:t>er</w:t>
      </w:r>
      <w:r w:rsidR="004B5712">
        <w:rPr>
          <w:rFonts w:ascii="Times New Roman" w:eastAsia="Times New Roman" w:hAnsi="Times New Roman" w:cs="Times New Roman"/>
          <w:sz w:val="24"/>
          <w:szCs w:val="24"/>
        </w:rPr>
        <w:t xml:space="preserve"> </w:t>
      </w:r>
      <w:r w:rsidR="00DF443E">
        <w:rPr>
          <w:rFonts w:ascii="Times New Roman" w:eastAsia="Times New Roman" w:hAnsi="Times New Roman" w:cs="Times New Roman"/>
          <w:sz w:val="24"/>
          <w:szCs w:val="24"/>
        </w:rPr>
        <w:t xml:space="preserve">sample </w:t>
      </w:r>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recent</w:t>
      </w:r>
      <w:r w:rsidR="00DF443E">
        <w:rPr>
          <w:rFonts w:ascii="Times New Roman" w:eastAsia="Times New Roman" w:hAnsi="Times New Roman" w:cs="Times New Roman"/>
          <w:sz w:val="24"/>
          <w:szCs w:val="24"/>
        </w:rPr>
        <w:t xml:space="preserve"> sample done shortly after the event</w:t>
      </w:r>
      <w:r w:rsidR="001056C8">
        <w:rPr>
          <w:rFonts w:ascii="Times New Roman" w:eastAsia="Times New Roman" w:hAnsi="Times New Roman" w:cs="Times New Roman"/>
          <w:sz w:val="24"/>
          <w:szCs w:val="24"/>
        </w:rPr>
        <w:t xml:space="preserve">, the power to detect change decreases rapidly </w:t>
      </w:r>
      <w:r w:rsidR="00DF443E">
        <w:rPr>
          <w:rFonts w:ascii="Times New Roman" w:eastAsia="Times New Roman" w:hAnsi="Times New Roman" w:cs="Times New Roman"/>
          <w:sz w:val="24"/>
          <w:szCs w:val="24"/>
        </w:rPr>
        <w:t>(Fig. 5)</w:t>
      </w:r>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F60294">
        <w:rPr>
          <w:rFonts w:ascii="Times New Roman" w:eastAsia="Times New Roman" w:hAnsi="Times New Roman" w:cs="Times New Roman"/>
          <w:sz w:val="24"/>
          <w:szCs w:val="24"/>
        </w:rPr>
        <w:t xml:space="preserve"> similar, which</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w:t>
      </w:r>
      <w:r w:rsidR="00EA64AE">
        <w:rPr>
          <w:rFonts w:ascii="Times New Roman" w:eastAsia="Times New Roman" w:hAnsi="Times New Roman" w:cs="Times New Roman"/>
          <w:sz w:val="24"/>
          <w:szCs w:val="24"/>
        </w:rPr>
        <w:lastRenderedPageBreak/>
        <w:t xml:space="preserve">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e dispersal scenarios (Fig. 5)</w:t>
      </w:r>
      <w:r w:rsidR="00F60294">
        <w:rPr>
          <w:rFonts w:ascii="Times New Roman" w:eastAsia="Times New Roman" w:hAnsi="Times New Roman" w:cs="Times New Roman"/>
          <w:sz w:val="24"/>
          <w:szCs w:val="24"/>
        </w:rPr>
        <w:t>. This has serious implications: if</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 xml:space="preserve">the </w:t>
      </w:r>
      <w:r w:rsidR="00E648B6">
        <w:rPr>
          <w:rFonts w:ascii="Times New Roman" w:eastAsia="Times New Roman" w:hAnsi="Times New Roman" w:cs="Times New Roman"/>
          <w:sz w:val="24"/>
          <w:szCs w:val="24"/>
        </w:rPr>
        <w:t xml:space="preserve">demographic parameters of </w:t>
      </w:r>
      <w:r w:rsidR="00C37D52">
        <w:rPr>
          <w:rFonts w:ascii="Times New Roman" w:eastAsia="Times New Roman" w:hAnsi="Times New Roman" w:cs="Times New Roman"/>
          <w:sz w:val="24"/>
          <w:szCs w:val="24"/>
        </w:rPr>
        <w:t xml:space="preserve">the models of </w:t>
      </w:r>
      <w:r w:rsidR="00F60294">
        <w:rPr>
          <w:rFonts w:ascii="Times New Roman" w:eastAsia="Times New Roman" w:hAnsi="Times New Roman" w:cs="Times New Roman"/>
          <w:sz w:val="24"/>
          <w:szCs w:val="24"/>
        </w:rPr>
        <w:t>a</w:t>
      </w:r>
      <w:r w:rsidR="00E648B6">
        <w:rPr>
          <w:rFonts w:ascii="Times New Roman" w:eastAsia="Times New Roman" w:hAnsi="Times New Roman" w:cs="Times New Roman"/>
          <w:sz w:val="24"/>
          <w:szCs w:val="24"/>
        </w:rPr>
        <w:t xml:space="preserve"> study system</w:t>
      </w:r>
      <w:r w:rsidR="00F60294">
        <w:rPr>
          <w:rFonts w:ascii="Times New Roman" w:eastAsia="Times New Roman" w:hAnsi="Times New Roman" w:cs="Times New Roman"/>
          <w:sz w:val="24"/>
          <w:szCs w:val="24"/>
        </w:rPr>
        <w:t xml:space="preserve"> would be similar to our inputs</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mode</w:t>
      </w:r>
      <w:r w:rsidR="00F60294">
        <w:rPr>
          <w:rFonts w:ascii="Times New Roman" w:eastAsia="Times New Roman" w:hAnsi="Times New Roman" w:cs="Times New Roman"/>
          <w:sz w:val="24"/>
          <w:szCs w:val="24"/>
        </w:rPr>
        <w:t>rate dispersal for example) researchers</w:t>
      </w:r>
      <w:r w:rsidR="00E648B6">
        <w:rPr>
          <w:rFonts w:ascii="Times New Roman" w:eastAsia="Times New Roman" w:hAnsi="Times New Roman" w:cs="Times New Roman"/>
          <w:sz w:val="24"/>
          <w:szCs w:val="24"/>
        </w:rPr>
        <w:t xml:space="preserve">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the wrong populations. </w:t>
      </w:r>
      <w:r w:rsidR="00DF443E">
        <w:rPr>
          <w:rFonts w:ascii="Times New Roman" w:eastAsia="Times New Roman" w:hAnsi="Times New Roman" w:cs="Times New Roman"/>
          <w:sz w:val="24"/>
          <w:szCs w:val="24"/>
        </w:rPr>
        <w:t xml:space="preserve">For example, if 10 guards would be hired to protect populations of a threatened salamander </w:t>
      </w:r>
      <w:r w:rsidR="00251650">
        <w:rPr>
          <w:rFonts w:ascii="Times New Roman" w:eastAsia="Times New Roman" w:hAnsi="Times New Roman" w:cs="Times New Roman"/>
          <w:sz w:val="24"/>
          <w:szCs w:val="24"/>
        </w:rPr>
        <w:t xml:space="preserve">which have been </w:t>
      </w:r>
      <w:r w:rsidR="00DF443E">
        <w:rPr>
          <w:rFonts w:ascii="Times New Roman" w:eastAsia="Times New Roman" w:hAnsi="Times New Roman" w:cs="Times New Roman"/>
          <w:sz w:val="24"/>
          <w:szCs w:val="24"/>
        </w:rPr>
        <w:t xml:space="preserve">identified as having </w:t>
      </w:r>
      <w:r w:rsidR="00251650">
        <w:rPr>
          <w:rFonts w:ascii="Times New Roman" w:eastAsia="Times New Roman" w:hAnsi="Times New Roman" w:cs="Times New Roman"/>
          <w:sz w:val="24"/>
          <w:szCs w:val="24"/>
        </w:rPr>
        <w:t>recently</w:t>
      </w:r>
      <w:r w:rsidR="00DF443E">
        <w:rPr>
          <w:rFonts w:ascii="Times New Roman" w:eastAsia="Times New Roman" w:hAnsi="Times New Roman" w:cs="Times New Roman"/>
          <w:sz w:val="24"/>
          <w:szCs w:val="24"/>
        </w:rPr>
        <w:t xml:space="preserve"> </w:t>
      </w:r>
      <w:r w:rsidR="00B51D74">
        <w:rPr>
          <w:rFonts w:ascii="Times New Roman" w:eastAsia="Times New Roman" w:hAnsi="Times New Roman" w:cs="Times New Roman"/>
          <w:sz w:val="24"/>
          <w:szCs w:val="24"/>
        </w:rPr>
        <w:t xml:space="preserve">lost </w:t>
      </w:r>
      <w:r w:rsidR="00251650">
        <w:rPr>
          <w:rFonts w:ascii="Times New Roman" w:eastAsia="Times New Roman" w:hAnsi="Times New Roman" w:cs="Times New Roman"/>
          <w:sz w:val="24"/>
          <w:szCs w:val="24"/>
        </w:rPr>
        <w:t xml:space="preserve">more </w:t>
      </w:r>
      <w:r w:rsidR="00B51D74">
        <w:rPr>
          <w:rFonts w:ascii="Times New Roman" w:eastAsia="Times New Roman" w:hAnsi="Times New Roman" w:cs="Times New Roman"/>
          <w:sz w:val="24"/>
          <w:szCs w:val="24"/>
        </w:rPr>
        <w:t>genetic diversity</w:t>
      </w:r>
      <w:r w:rsidR="00251650">
        <w:rPr>
          <w:rFonts w:ascii="Times New Roman" w:eastAsia="Times New Roman" w:hAnsi="Times New Roman" w:cs="Times New Roman"/>
          <w:sz w:val="24"/>
          <w:szCs w:val="24"/>
        </w:rPr>
        <w:t xml:space="preserve"> than expected</w:t>
      </w:r>
      <w:r w:rsidR="00DF443E">
        <w:rPr>
          <w:rFonts w:ascii="Times New Roman" w:eastAsia="Times New Roman" w:hAnsi="Times New Roman" w:cs="Times New Roman"/>
          <w:sz w:val="24"/>
          <w:szCs w:val="24"/>
        </w:rPr>
        <w:t>, 5 of them would protect populations which have actually been stable</w:t>
      </w:r>
      <w:r w:rsidR="00F60294">
        <w:rPr>
          <w:rFonts w:ascii="Times New Roman" w:eastAsia="Times New Roman" w:hAnsi="Times New Roman" w:cs="Times New Roman"/>
          <w:sz w:val="24"/>
          <w:szCs w:val="24"/>
        </w:rPr>
        <w:t>, and may</w:t>
      </w:r>
      <w:r w:rsidR="00FD0BAE">
        <w:rPr>
          <w:rFonts w:ascii="Times New Roman" w:eastAsia="Times New Roman" w:hAnsi="Times New Roman" w:cs="Times New Roman"/>
          <w:sz w:val="24"/>
          <w:szCs w:val="24"/>
        </w:rPr>
        <w:t>, therefore,</w:t>
      </w:r>
      <w:r w:rsidR="00F60294">
        <w:rPr>
          <w:rFonts w:ascii="Times New Roman" w:eastAsia="Times New Roman" w:hAnsi="Times New Roman" w:cs="Times New Roman"/>
          <w:sz w:val="24"/>
          <w:szCs w:val="24"/>
        </w:rPr>
        <w:t xml:space="preserve"> be less important to protect</w:t>
      </w:r>
      <w:r w:rsidR="00DF443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proofErr w:type="spellStart"/>
      <w:r w:rsidR="00AB68BE">
        <w:rPr>
          <w:rFonts w:ascii="Times New Roman" w:eastAsia="Times New Roman" w:hAnsi="Times New Roman" w:cs="Times New Roman"/>
          <w:sz w:val="24"/>
          <w:szCs w:val="24"/>
        </w:rPr>
        <w:t>biallelic</w:t>
      </w:r>
      <w:proofErr w:type="spellEnd"/>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090DC41B" w:rsidR="00390597" w:rsidRPr="00E75CDD"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xml:space="preserve">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A91D2E">
        <w:rPr>
          <w:rFonts w:ascii="Times New Roman" w:eastAsia="Times New Roman" w:hAnsi="Times New Roman" w:cs="Times New Roman"/>
          <w:sz w:val="24"/>
          <w:szCs w:val="24"/>
        </w:rPr>
        <w:t>Although TGI already represents a more transparent alternative to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A91D2E">
        <w:rPr>
          <w:rFonts w:ascii="Times New Roman" w:eastAsia="Times New Roman" w:hAnsi="Times New Roman" w:cs="Times New Roman"/>
          <w:sz w:val="24"/>
          <w:szCs w:val="24"/>
        </w:rPr>
        <w:t>, f</w:t>
      </w:r>
      <w:r w:rsidR="003E3E3C">
        <w:rPr>
          <w:rFonts w:ascii="Times New Roman" w:eastAsia="Times New Roman" w:hAnsi="Times New Roman" w:cs="Times New Roman"/>
          <w:sz w:val="24"/>
          <w:szCs w:val="24"/>
        </w:rPr>
        <w:t>u</w:t>
      </w:r>
      <w:r w:rsidR="00390597">
        <w:rPr>
          <w:rFonts w:ascii="Times New Roman" w:eastAsia="Times New Roman" w:hAnsi="Times New Roman" w:cs="Times New Roman"/>
          <w:sz w:val="24"/>
          <w:szCs w:val="24"/>
        </w:rPr>
        <w:t xml:space="preserve">ture work is </w:t>
      </w:r>
      <w:r w:rsidR="00390597">
        <w:rPr>
          <w:rFonts w:ascii="Times New Roman" w:eastAsia="Times New Roman" w:hAnsi="Times New Roman" w:cs="Times New Roman"/>
          <w:sz w:val="24"/>
          <w:szCs w:val="24"/>
        </w:rPr>
        <w:lastRenderedPageBreak/>
        <w:t xml:space="preserve">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1F4307">
        <w:rPr>
          <w:rFonts w:ascii="Times New Roman" w:eastAsia="Times New Roman" w:hAnsi="Times New Roman" w:cs="Times New Roman"/>
          <w:sz w:val="24"/>
          <w:szCs w:val="24"/>
        </w:rPr>
        <w:t>not</w:t>
      </w:r>
      <w:r w:rsidR="003E094B">
        <w:rPr>
          <w:rFonts w:ascii="Times New Roman" w:eastAsia="Times New Roman" w:hAnsi="Times New Roman" w:cs="Times New Roman"/>
          <w:sz w:val="24"/>
          <w:szCs w:val="24"/>
        </w:rPr>
        <w:t xml:space="preserve"> considered in this study. We believe a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t xml:space="preserve">A number of programs such as </w:t>
      </w:r>
      <w:proofErr w:type="spellStart"/>
      <w:r w:rsidR="005F2768" w:rsidRPr="00DF7D4D">
        <w:rPr>
          <w:rFonts w:ascii="Times New Roman" w:eastAsia="Times New Roman" w:hAnsi="Times New Roman" w:cs="Times New Roman"/>
          <w:i/>
          <w:sz w:val="24"/>
          <w:szCs w:val="24"/>
        </w:rPr>
        <w:t>CDMetaPOP</w:t>
      </w:r>
      <w:proofErr w:type="spellEnd"/>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 xml:space="preserve">tuations, as is the case in </w:t>
      </w:r>
      <w:proofErr w:type="spellStart"/>
      <w:r w:rsidR="00504319" w:rsidRPr="00504319">
        <w:rPr>
          <w:rFonts w:ascii="Times New Roman" w:eastAsia="Times New Roman" w:hAnsi="Times New Roman" w:cs="Times New Roman"/>
          <w:sz w:val="24"/>
          <w:szCs w:val="24"/>
        </w:rPr>
        <w:t>outbreaking</w:t>
      </w:r>
      <w:proofErr w:type="spellEnd"/>
      <w:r w:rsidR="00504319" w:rsidRPr="00504319">
        <w:rPr>
          <w:rFonts w:ascii="Times New Roman" w:eastAsia="Times New Roman" w:hAnsi="Times New Roman" w:cs="Times New Roman"/>
          <w:sz w:val="24"/>
          <w:szCs w:val="24"/>
        </w:rPr>
        <w:t xml:space="preserve"> or invasive species.</w:t>
      </w:r>
    </w:p>
    <w:p w14:paraId="764C2B7F" w14:textId="703DFB0B"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s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xml:space="preserve">. As such, our approach holds great promise for facilitating spatial-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3120FE26" w14:textId="77777777" w:rsidR="00C029BB" w:rsidRPr="00C029BB" w:rsidRDefault="00C029BB" w:rsidP="00CC677C">
      <w:pPr>
        <w:spacing w:before="240" w:after="240" w:line="480" w:lineRule="auto"/>
        <w:rPr>
          <w:rFonts w:ascii="Times New Roman" w:eastAsia="Times New Roman" w:hAnsi="Times New Roman" w:cs="Times New Roman"/>
          <w:b/>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21A63CC5"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TG</w:t>
      </w:r>
      <w:r w:rsidR="00926F7A">
        <w:rPr>
          <w:rFonts w:ascii="Times New Roman" w:hAnsi="Times New Roman" w:cs="Times New Roman"/>
          <w:i/>
          <w:sz w:val="24"/>
          <w:szCs w:val="24"/>
        </w:rPr>
        <w:t>I,</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r w:rsidR="002A1E12">
        <w:rPr>
          <w:rFonts w:ascii="Times New Roman" w:hAnsi="Times New Roman" w:cs="Times New Roman"/>
          <w:sz w:val="24"/>
          <w:szCs w:val="24"/>
        </w:rPr>
        <w:t xml:space="preserve"> in the near future</w:t>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bookmarkStart w:id="2" w:name="_GoBack"/>
      <w:bookmarkEnd w:id="2"/>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1B45C41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4"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796D26">
        <w:rPr>
          <w:rFonts w:ascii="Times New Roman" w:hAnsi="Times New Roman" w:cs="Times New Roman"/>
          <w:sz w:val="24"/>
          <w:szCs w:val="24"/>
        </w:rPr>
        <w:t>,</w:t>
      </w:r>
      <w:r w:rsidR="005E037A">
        <w:rPr>
          <w:rFonts w:ascii="Times New Roman" w:hAnsi="Times New Roman" w:cs="Times New Roman"/>
          <w:sz w:val="24"/>
          <w:szCs w:val="24"/>
        </w:rPr>
        <w:t xml:space="preserve"> and </w:t>
      </w:r>
      <w:r w:rsidR="00C37D52">
        <w:rPr>
          <w:rFonts w:ascii="Times New Roman" w:hAnsi="Times New Roman" w:cs="Times New Roman"/>
          <w:sz w:val="24"/>
          <w:szCs w:val="24"/>
        </w:rPr>
        <w:t xml:space="preserve">Charlotte Van </w:t>
      </w:r>
      <w:proofErr w:type="spellStart"/>
      <w:r w:rsidR="00C37D52">
        <w:rPr>
          <w:rFonts w:ascii="Times New Roman" w:hAnsi="Times New Roman" w:cs="Times New Roman"/>
          <w:sz w:val="24"/>
          <w:szCs w:val="24"/>
        </w:rPr>
        <w:t>Engeland</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lastRenderedPageBreak/>
        <w:br/>
      </w:r>
      <w:commentRangeStart w:id="3"/>
      <w:r w:rsidRPr="0007763B">
        <w:rPr>
          <w:rFonts w:ascii="Times New Roman" w:eastAsia="Times New Roman" w:hAnsi="Times New Roman" w:cs="Times New Roman"/>
          <w:b/>
          <w:sz w:val="24"/>
          <w:szCs w:val="24"/>
        </w:rPr>
        <w:t>REFERENCES</w:t>
      </w:r>
      <w:commentRangeEnd w:id="3"/>
      <w:r w:rsidR="00C37D52">
        <w:rPr>
          <w:rStyle w:val="Marquedecommentaire"/>
        </w:rPr>
        <w:commentReference w:id="3"/>
      </w:r>
    </w:p>
    <w:p w14:paraId="42BE4703" w14:textId="1B8E7725" w:rsidR="004D4681" w:rsidRPr="004D4681" w:rsidRDefault="004E13A5"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4D4681" w:rsidRPr="004D4681">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4D4681" w:rsidRPr="004D4681">
        <w:rPr>
          <w:rFonts w:ascii="Times New Roman" w:hAnsi="Times New Roman" w:cs="Times New Roman"/>
          <w:i/>
          <w:iCs/>
          <w:noProof/>
          <w:sz w:val="24"/>
          <w:szCs w:val="24"/>
        </w:rPr>
        <w:t>Evolution</w:t>
      </w:r>
      <w:r w:rsidR="004D4681" w:rsidRPr="004D4681">
        <w:rPr>
          <w:rFonts w:ascii="Times New Roman" w:hAnsi="Times New Roman" w:cs="Times New Roman"/>
          <w:noProof/>
          <w:sz w:val="24"/>
          <w:szCs w:val="24"/>
        </w:rPr>
        <w:t xml:space="preserve">, </w:t>
      </w:r>
      <w:r w:rsidR="004D4681" w:rsidRPr="004D4681">
        <w:rPr>
          <w:rFonts w:ascii="Times New Roman" w:hAnsi="Times New Roman" w:cs="Times New Roman"/>
          <w:i/>
          <w:iCs/>
          <w:noProof/>
          <w:sz w:val="24"/>
          <w:szCs w:val="24"/>
        </w:rPr>
        <w:t>69</w:t>
      </w:r>
      <w:r w:rsidR="004D4681" w:rsidRPr="004D4681">
        <w:rPr>
          <w:rFonts w:ascii="Times New Roman" w:hAnsi="Times New Roman" w:cs="Times New Roman"/>
          <w:noProof/>
          <w:sz w:val="24"/>
          <w:szCs w:val="24"/>
        </w:rPr>
        <w:t>(3), 823–829. doi: 10.1111/evo.12596</w:t>
      </w:r>
    </w:p>
    <w:p w14:paraId="18B706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eschbacher, S., Selby, J. P., Willis, J. H., &amp; Coop, G. M. (2016). </w:t>
      </w:r>
      <w:r w:rsidRPr="004D4681">
        <w:rPr>
          <w:rFonts w:ascii="Times New Roman" w:hAnsi="Times New Roman" w:cs="Times New Roman"/>
          <w:i/>
          <w:iCs/>
          <w:noProof/>
          <w:sz w:val="24"/>
          <w:szCs w:val="24"/>
        </w:rPr>
        <w:t>Population-genomic inference of the strength and timing of selection against gene flow</w:t>
      </w:r>
      <w:r w:rsidRPr="004D4681">
        <w:rPr>
          <w:rFonts w:ascii="Times New Roman" w:hAnsi="Times New Roman" w:cs="Times New Roman"/>
          <w:noProof/>
          <w:sz w:val="24"/>
          <w:szCs w:val="24"/>
        </w:rPr>
        <w:t>. (18), 1–6. doi: 10.1101/072736</w:t>
      </w:r>
    </w:p>
    <w:p w14:paraId="407D356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brechtsen, A., Nielsen, F. C., &amp; Nielsen, R. (2010). Ascertainment biases in SNP chips affect measures of population divergence.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11), 2534–2547. doi: 10.1093/molbev/msq148</w:t>
      </w:r>
    </w:p>
    <w:p w14:paraId="1E76425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endorf, F. W., Hohenlohe, P. A., &amp; Luikart, G. (2010). Genomics and the future of conservation genetics. </w:t>
      </w:r>
      <w:r w:rsidRPr="004D4681">
        <w:rPr>
          <w:rFonts w:ascii="Times New Roman" w:hAnsi="Times New Roman" w:cs="Times New Roman"/>
          <w:i/>
          <w:iCs/>
          <w:noProof/>
          <w:sz w:val="24"/>
          <w:szCs w:val="24"/>
        </w:rPr>
        <w:t>Nature Review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10), 697–709. doi: 10.1038/nrg2844</w:t>
      </w:r>
    </w:p>
    <w:p w14:paraId="39DB53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4</w:t>
      </w:r>
      <w:r w:rsidRPr="004D4681">
        <w:rPr>
          <w:rFonts w:ascii="Times New Roman" w:hAnsi="Times New Roman" w:cs="Times New Roman"/>
          <w:noProof/>
          <w:sz w:val="24"/>
          <w:szCs w:val="24"/>
        </w:rPr>
        <w:t>(11), 2762–2772. doi: 10.1093/molbev/msx197</w:t>
      </w:r>
    </w:p>
    <w:p w14:paraId="2E2ABDA9"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65–3575. doi: 10.1111/j.1365-294X.2010.04757.x</w:t>
      </w:r>
    </w:p>
    <w:p w14:paraId="38BABC3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Apodaca, J. J., Trexler, J. C., Jue, N. K., Schrader, M., &amp; Travis, J. (2013). Large-scale natural disturbance alters genetic population structure of the sailfin molly, poecilia latipinna. </w:t>
      </w:r>
      <w:r w:rsidRPr="004D4681">
        <w:rPr>
          <w:rFonts w:ascii="Times New Roman" w:hAnsi="Times New Roman" w:cs="Times New Roman"/>
          <w:i/>
          <w:iCs/>
          <w:noProof/>
          <w:sz w:val="24"/>
          <w:szCs w:val="24"/>
        </w:rPr>
        <w:t>American Naturalis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1</w:t>
      </w:r>
      <w:r w:rsidRPr="004D4681">
        <w:rPr>
          <w:rFonts w:ascii="Times New Roman" w:hAnsi="Times New Roman" w:cs="Times New Roman"/>
          <w:noProof/>
          <w:sz w:val="24"/>
          <w:szCs w:val="24"/>
        </w:rPr>
        <w:t>(2), 254–263. doi: 10.1086/668831</w:t>
      </w:r>
    </w:p>
    <w:p w14:paraId="6ED41A5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vise, J. C. (1994). </w:t>
      </w:r>
      <w:r w:rsidRPr="004D4681">
        <w:rPr>
          <w:rFonts w:ascii="Times New Roman" w:hAnsi="Times New Roman" w:cs="Times New Roman"/>
          <w:i/>
          <w:iCs/>
          <w:noProof/>
          <w:sz w:val="24"/>
          <w:szCs w:val="24"/>
        </w:rPr>
        <w:t>Molecular markers, natural history and evolution</w:t>
      </w:r>
      <w:r w:rsidRPr="004D4681">
        <w:rPr>
          <w:rFonts w:ascii="Times New Roman" w:hAnsi="Times New Roman" w:cs="Times New Roman"/>
          <w:noProof/>
          <w:sz w:val="24"/>
          <w:szCs w:val="24"/>
        </w:rPr>
        <w:t>. London, UK: Chapman &amp; Hall.</w:t>
      </w:r>
    </w:p>
    <w:p w14:paraId="5A0385E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4D4681">
        <w:rPr>
          <w:rFonts w:ascii="Times New Roman" w:hAnsi="Times New Roman" w:cs="Times New Roman"/>
          <w:i/>
          <w:iCs/>
          <w:noProof/>
          <w:sz w:val="24"/>
          <w:szCs w:val="24"/>
        </w:rPr>
        <w:t>Copeia</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6</w:t>
      </w:r>
      <w:r w:rsidRPr="004D4681">
        <w:rPr>
          <w:rFonts w:ascii="Times New Roman" w:hAnsi="Times New Roman" w:cs="Times New Roman"/>
          <w:noProof/>
          <w:sz w:val="24"/>
          <w:szCs w:val="24"/>
        </w:rPr>
        <w:t>(3), 414–420. doi: 10.1643/cg-17-682</w:t>
      </w:r>
    </w:p>
    <w:p w14:paraId="5435949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1), 670–679. doi: 10.1016/j.tree.2013.08.005</w:t>
      </w:r>
    </w:p>
    <w:p w14:paraId="26912C6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llard, C., Bertelsmeier, C., Leadley, P., Thuiller, W., &amp; Courchamp, F. (2012). Impacts of climate change on the future of biodiversity.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4), 365–377. doi: 10.1111/j.1461-0248.2011.01736.x</w:t>
      </w:r>
    </w:p>
    <w:p w14:paraId="2A607D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9), 11379–11394. doi: 10.1002/ece3.5639</w:t>
      </w:r>
    </w:p>
    <w:p w14:paraId="52C6DE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w:t>
      </w:r>
      <w:r w:rsidRPr="004D4681">
        <w:rPr>
          <w:rFonts w:ascii="Times New Roman" w:hAnsi="Times New Roman" w:cs="Times New Roman"/>
          <w:noProof/>
          <w:sz w:val="24"/>
          <w:szCs w:val="24"/>
        </w:rPr>
        <w:lastRenderedPageBreak/>
        <w:t xml:space="preserve">historically fragmented woody perennial.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January), 3339–3357. doi: 10.1111/mec.15164</w:t>
      </w:r>
    </w:p>
    <w:p w14:paraId="32628EC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hatia, G., Patterson, N., Sankararaman, S., &amp; Price, A. L. (2013). Estimating and interpreting F.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2), 1–9. doi: 10.1101/gr.154831.113.23</w:t>
      </w:r>
    </w:p>
    <w:p w14:paraId="0A0B2A2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liger, J., Lander, T., &amp; Balkenhol, N. (2014). Landscape genetics since 2003: Status, challenges and future directions. </w:t>
      </w:r>
      <w:r w:rsidRPr="004D4681">
        <w:rPr>
          <w:rFonts w:ascii="Times New Roman" w:hAnsi="Times New Roman" w:cs="Times New Roman"/>
          <w:i/>
          <w:iCs/>
          <w:noProof/>
          <w:sz w:val="24"/>
          <w:szCs w:val="24"/>
        </w:rPr>
        <w:t>Landscape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9</w:t>
      </w:r>
      <w:r w:rsidRPr="004D4681">
        <w:rPr>
          <w:rFonts w:ascii="Times New Roman" w:hAnsi="Times New Roman" w:cs="Times New Roman"/>
          <w:noProof/>
          <w:sz w:val="24"/>
          <w:szCs w:val="24"/>
        </w:rPr>
        <w:t>(3), 361–366. doi: 10.1007/s10980-013-9982-x</w:t>
      </w:r>
    </w:p>
    <w:p w14:paraId="695BE75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nick, D. I., &amp; Nosil, P. (2007). Natural selection in populations subject to a migration load. </w:t>
      </w:r>
      <w:r w:rsidRPr="004D4681">
        <w:rPr>
          <w:rFonts w:ascii="Times New Roman" w:hAnsi="Times New Roman" w:cs="Times New Roman"/>
          <w:i/>
          <w:iCs/>
          <w:noProof/>
          <w:sz w:val="24"/>
          <w:szCs w:val="24"/>
        </w:rPr>
        <w:t>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1</w:t>
      </w:r>
      <w:r w:rsidRPr="004D4681">
        <w:rPr>
          <w:rFonts w:ascii="Times New Roman" w:hAnsi="Times New Roman" w:cs="Times New Roman"/>
          <w:noProof/>
          <w:sz w:val="24"/>
          <w:szCs w:val="24"/>
        </w:rPr>
        <w:t>(9), 2229–2243. doi: 10.1111/j.1558-5646.2007.00179.x</w:t>
      </w:r>
    </w:p>
    <w:p w14:paraId="05C5D22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radburd, G. S., &amp; Ralph, P. L. (2019). Spatial Population Genetics: It’s About Time. </w:t>
      </w:r>
      <w:r w:rsidRPr="004D4681">
        <w:rPr>
          <w:rFonts w:ascii="Times New Roman" w:hAnsi="Times New Roman" w:cs="Times New Roman"/>
          <w:i/>
          <w:iCs/>
          <w:noProof/>
          <w:sz w:val="24"/>
          <w:szCs w:val="24"/>
        </w:rPr>
        <w:t>Annual Review of Ecology, Evolution, and Syste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0</w:t>
      </w:r>
      <w:r w:rsidRPr="004D4681">
        <w:rPr>
          <w:rFonts w:ascii="Times New Roman" w:hAnsi="Times New Roman" w:cs="Times New Roman"/>
          <w:noProof/>
          <w:sz w:val="24"/>
          <w:szCs w:val="24"/>
        </w:rPr>
        <w:t>(1), 427–449. doi: 10.1146/annurev-ecolsys-110316-022659</w:t>
      </w:r>
    </w:p>
    <w:p w14:paraId="111C508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uschbom, J., Yanbaev, Y., &amp; Degen, B. (2011). Efficient long-distance gene flow into an isolated relict oak stand. </w:t>
      </w:r>
      <w:r w:rsidRPr="004D4681">
        <w:rPr>
          <w:rFonts w:ascii="Times New Roman" w:hAnsi="Times New Roman" w:cs="Times New Roman"/>
          <w:i/>
          <w:iCs/>
          <w:noProof/>
          <w:sz w:val="24"/>
          <w:szCs w:val="24"/>
        </w:rPr>
        <w:t>Journal of 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2</w:t>
      </w:r>
      <w:r w:rsidRPr="004D4681">
        <w:rPr>
          <w:rFonts w:ascii="Times New Roman" w:hAnsi="Times New Roman" w:cs="Times New Roman"/>
          <w:noProof/>
          <w:sz w:val="24"/>
          <w:szCs w:val="24"/>
        </w:rPr>
        <w:t>(4), 464–472. doi: 10.1093/jhered/esr023</w:t>
      </w:r>
    </w:p>
    <w:p w14:paraId="064A18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0), 3976–4010. doi: 10.1111/mec.14848</w:t>
      </w:r>
    </w:p>
    <w:p w14:paraId="639B79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11), 1496–1502. doi: 10.1101/gr.4107905</w:t>
      </w:r>
    </w:p>
    <w:p w14:paraId="5E821C5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4D4681">
        <w:rPr>
          <w:rFonts w:ascii="Times New Roman" w:hAnsi="Times New Roman" w:cs="Times New Roman"/>
          <w:i/>
          <w:iCs/>
          <w:noProof/>
          <w:sz w:val="24"/>
          <w:szCs w:val="24"/>
        </w:rPr>
        <w:t>Molecular Ecology Not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w:t>
      </w:r>
      <w:r w:rsidRPr="004D4681">
        <w:rPr>
          <w:rFonts w:ascii="Times New Roman" w:hAnsi="Times New Roman" w:cs="Times New Roman"/>
          <w:noProof/>
          <w:sz w:val="24"/>
          <w:szCs w:val="24"/>
        </w:rPr>
        <w:t xml:space="preserve">(1), </w:t>
      </w:r>
      <w:r w:rsidRPr="004D4681">
        <w:rPr>
          <w:rFonts w:ascii="Times New Roman" w:hAnsi="Times New Roman" w:cs="Times New Roman"/>
          <w:noProof/>
          <w:sz w:val="24"/>
          <w:szCs w:val="24"/>
        </w:rPr>
        <w:lastRenderedPageBreak/>
        <w:t>139–142. doi: 10.1046/j.1471-8286.2003.00582.x</w:t>
      </w:r>
    </w:p>
    <w:p w14:paraId="4086D28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3</w:t>
      </w:r>
      <w:r w:rsidRPr="004D4681">
        <w:rPr>
          <w:rFonts w:ascii="Times New Roman" w:hAnsi="Times New Roman" w:cs="Times New Roman"/>
          <w:noProof/>
          <w:sz w:val="24"/>
          <w:szCs w:val="24"/>
        </w:rPr>
        <w:t>(3), 176–185. doi: 10.1016/j.tree.2017.12.002</w:t>
      </w:r>
    </w:p>
    <w:p w14:paraId="0F48895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irzo, R., Young, H. S., Galetti, M., Ceballos, G., Isaac, N. J. B., &amp; Collen, B. (2014). Defaunation in the Antrhopocene. </w:t>
      </w:r>
      <w:r w:rsidRPr="004D4681">
        <w:rPr>
          <w:rFonts w:ascii="Times New Roman" w:hAnsi="Times New Roman" w:cs="Times New Roman"/>
          <w:i/>
          <w:iCs/>
          <w:noProof/>
          <w:sz w:val="24"/>
          <w:szCs w:val="24"/>
        </w:rPr>
        <w:t>Scienc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01</w:t>
      </w:r>
      <w:r w:rsidRPr="004D4681">
        <w:rPr>
          <w:rFonts w:ascii="Times New Roman" w:hAnsi="Times New Roman" w:cs="Times New Roman"/>
          <w:noProof/>
          <w:sz w:val="24"/>
          <w:szCs w:val="24"/>
        </w:rPr>
        <w:t>(6195), 401–406. doi: 10.1126/science.1251817</w:t>
      </w:r>
    </w:p>
    <w:p w14:paraId="6CC8F2A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8), 1219–1230. doi: 10.1111/eva.12617</w:t>
      </w:r>
    </w:p>
    <w:p w14:paraId="741268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ray, S., Bauman, D., Blanchet, G., Borcard, D., Clappe, S., Guenard, G., … Wagner, H. H. (2019). </w:t>
      </w:r>
      <w:r w:rsidRPr="004D4681">
        <w:rPr>
          <w:rFonts w:ascii="Times New Roman" w:hAnsi="Times New Roman" w:cs="Times New Roman"/>
          <w:i/>
          <w:iCs/>
          <w:noProof/>
          <w:sz w:val="24"/>
          <w:szCs w:val="24"/>
        </w:rPr>
        <w:t>adespatial: Multivariate Multiscale Spatial Analysis.</w:t>
      </w:r>
      <w:r w:rsidRPr="004D4681">
        <w:rPr>
          <w:rFonts w:ascii="Times New Roman" w:hAnsi="Times New Roman" w:cs="Times New Roman"/>
          <w:noProof/>
          <w:sz w:val="24"/>
          <w:szCs w:val="24"/>
        </w:rPr>
        <w:t xml:space="preserve"> Retrieved from https://cran.r-project.org/package=adespatial</w:t>
      </w:r>
    </w:p>
    <w:p w14:paraId="014C7DA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49–3564. doi: 10.1111/j.1365-294X.2010.04678.x</w:t>
      </w:r>
    </w:p>
    <w:p w14:paraId="6E7C89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24), 6021–6040. doi: 10.1111/mec.13454</w:t>
      </w:r>
    </w:p>
    <w:p w14:paraId="3AC69C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xcoffier, L., Dupanloup, I., Huerta-Sánchez, E., Sousa, V. C., &amp; Foll, M. (2013). Robust </w:t>
      </w:r>
      <w:r w:rsidRPr="004D4681">
        <w:rPr>
          <w:rFonts w:ascii="Times New Roman" w:hAnsi="Times New Roman" w:cs="Times New Roman"/>
          <w:noProof/>
          <w:sz w:val="24"/>
          <w:szCs w:val="24"/>
        </w:rPr>
        <w:lastRenderedPageBreak/>
        <w:t xml:space="preserve">Demographic Inference from Genomic and SNP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0). doi: 10.1371/journal.pgen.1003905</w:t>
      </w:r>
    </w:p>
    <w:p w14:paraId="706D08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November 2019), mec.15315. doi: 10.1111/mec.15315</w:t>
      </w:r>
    </w:p>
    <w:p w14:paraId="21FD20F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4D4681">
        <w:rPr>
          <w:rFonts w:ascii="Times New Roman" w:hAnsi="Times New Roman" w:cs="Times New Roman"/>
          <w:i/>
          <w:iCs/>
          <w:noProof/>
          <w:sz w:val="24"/>
          <w:szCs w:val="24"/>
        </w:rPr>
        <w:t>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0</w:t>
      </w:r>
      <w:r w:rsidRPr="004D4681">
        <w:rPr>
          <w:rFonts w:ascii="Times New Roman" w:hAnsi="Times New Roman" w:cs="Times New Roman"/>
          <w:noProof/>
          <w:sz w:val="24"/>
          <w:szCs w:val="24"/>
        </w:rPr>
        <w:t>(5), 409–419. doi: 10.1038/hdy.2012.120</w:t>
      </w:r>
    </w:p>
    <w:p w14:paraId="06E5FFF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uillaume, F., &amp; Rougemont, J. (2006). Nemo: An evolutionary and population genetics programming framework.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2</w:t>
      </w:r>
      <w:r w:rsidRPr="004D4681">
        <w:rPr>
          <w:rFonts w:ascii="Times New Roman" w:hAnsi="Times New Roman" w:cs="Times New Roman"/>
          <w:noProof/>
          <w:sz w:val="24"/>
          <w:szCs w:val="24"/>
        </w:rPr>
        <w:t>(20), 2556–2557. doi: 10.1093/bioinformatics/btl415</w:t>
      </w:r>
    </w:p>
    <w:p w14:paraId="409A747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w:t>
      </w:r>
      <w:r w:rsidRPr="004D4681">
        <w:rPr>
          <w:rFonts w:ascii="Times New Roman" w:hAnsi="Times New Roman" w:cs="Times New Roman"/>
          <w:noProof/>
          <w:sz w:val="24"/>
          <w:szCs w:val="24"/>
        </w:rPr>
        <w:t>(10). doi: 10.1371/journal.pgen.1000695</w:t>
      </w:r>
    </w:p>
    <w:p w14:paraId="0072ADC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Haller, B. C., &amp; Messer, P. W. (2019). SLiM 3: Forward Genetic Simulations Beyond the Wright-Fisher Model.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6</w:t>
      </w:r>
      <w:r w:rsidRPr="004D4681">
        <w:rPr>
          <w:rFonts w:ascii="Times New Roman" w:hAnsi="Times New Roman" w:cs="Times New Roman"/>
          <w:noProof/>
          <w:sz w:val="24"/>
          <w:szCs w:val="24"/>
        </w:rPr>
        <w:t>(3), 632–637. doi: 10.1093/molbev/msy228</w:t>
      </w:r>
    </w:p>
    <w:p w14:paraId="4A80AB9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9), 1008–1025. doi: 10.1111/eva.12149</w:t>
      </w:r>
    </w:p>
    <w:p w14:paraId="454492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Jombart, T. (2008). Adegenet: A R package for the multivariate analysis of genetic markers.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11), 1403–1405. doi: 10.1093/bioinformatics/btn129</w:t>
      </w:r>
    </w:p>
    <w:p w14:paraId="72B3716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Jombart, T., &amp; Ahmed, I. (2011). adegenet 1.3-1: New tools for the analysis of genome-wide SNP data.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1), 3070–3071. doi: 10.1093/bioinformatics/btr521</w:t>
      </w:r>
    </w:p>
    <w:p w14:paraId="6913B4D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4D4681">
        <w:rPr>
          <w:rFonts w:ascii="Times New Roman" w:hAnsi="Times New Roman" w:cs="Times New Roman"/>
          <w:i/>
          <w:iCs/>
          <w:noProof/>
          <w:sz w:val="24"/>
          <w:szCs w:val="24"/>
        </w:rPr>
        <w:t>Journal of the American Statistical Associa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0</w:t>
      </w:r>
      <w:r w:rsidRPr="004D4681">
        <w:rPr>
          <w:rFonts w:ascii="Times New Roman" w:hAnsi="Times New Roman" w:cs="Times New Roman"/>
          <w:noProof/>
          <w:sz w:val="24"/>
          <w:szCs w:val="24"/>
        </w:rPr>
        <w:t>(0), 1–16. doi: 10.1080/01621459.2019.1635482</w:t>
      </w:r>
    </w:p>
    <w:p w14:paraId="340DB6A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4), 378–392. doi: 10.1111/j.1461-0248.2012.01746.x</w:t>
      </w:r>
    </w:p>
    <w:p w14:paraId="0D2626D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doi: 10.1111/2041-210X.12608</w:t>
      </w:r>
    </w:p>
    <w:p w14:paraId="0BAD336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 4–11. doi: 10.1111/2041-210X.12608</w:t>
      </w:r>
    </w:p>
    <w:p w14:paraId="0E9A488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 4179–4191. doi: 10.1111/j.1365-294X.2010.04808.x</w:t>
      </w:r>
    </w:p>
    <w:p w14:paraId="4FDCD61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Murphy, M. a, &amp; Luikart, G. (2010). Relationships between </w:t>
      </w:r>
      <w:r w:rsidRPr="004D4681">
        <w:rPr>
          <w:rFonts w:ascii="Times New Roman" w:hAnsi="Times New Roman" w:cs="Times New Roman"/>
          <w:noProof/>
          <w:sz w:val="24"/>
          <w:szCs w:val="24"/>
        </w:rPr>
        <w:lastRenderedPageBreak/>
        <w:t xml:space="preserve">migration rates and landscape resistance assessed using individual-based simulations. </w:t>
      </w:r>
      <w:r w:rsidRPr="004D4681">
        <w:rPr>
          <w:rFonts w:ascii="Times New Roman" w:hAnsi="Times New Roman" w:cs="Times New Roman"/>
          <w:i/>
          <w:iCs/>
          <w:noProof/>
          <w:sz w:val="24"/>
          <w:szCs w:val="24"/>
        </w:rPr>
        <w:t>Molecular Ecology Resour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w:t>
      </w:r>
      <w:r w:rsidRPr="004D4681">
        <w:rPr>
          <w:rFonts w:ascii="Times New Roman" w:hAnsi="Times New Roman" w:cs="Times New Roman"/>
          <w:noProof/>
          <w:sz w:val="24"/>
          <w:szCs w:val="24"/>
        </w:rPr>
        <w:t>(5), 854–862. doi: 10.1111/j.1755-0998.2010.02867.x</w:t>
      </w:r>
    </w:p>
    <w:p w14:paraId="660DAD3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4D4681">
        <w:rPr>
          <w:rFonts w:ascii="Times New Roman" w:hAnsi="Times New Roman" w:cs="Times New Roman"/>
          <w:i/>
          <w:iCs/>
          <w:noProof/>
          <w:sz w:val="24"/>
          <w:szCs w:val="24"/>
        </w:rPr>
        <w:t>Frontiers i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FEB), 1–12. doi: 10.3389/fgene.2017.00009</w:t>
      </w:r>
    </w:p>
    <w:p w14:paraId="35BAB25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July), 1–15. doi: 10.1111/eva.12852</w:t>
      </w:r>
    </w:p>
    <w:p w14:paraId="565825D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4D4681">
        <w:rPr>
          <w:rFonts w:ascii="Times New Roman" w:hAnsi="Times New Roman" w:cs="Times New Roman"/>
          <w:i/>
          <w:iCs/>
          <w:noProof/>
          <w:sz w:val="24"/>
          <w:szCs w:val="24"/>
        </w:rPr>
        <w:t>Forest Ecology and Managemen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35</w:t>
      </w:r>
      <w:r w:rsidRPr="004D4681">
        <w:rPr>
          <w:rFonts w:ascii="Times New Roman" w:hAnsi="Times New Roman" w:cs="Times New Roman"/>
          <w:noProof/>
          <w:sz w:val="24"/>
          <w:szCs w:val="24"/>
        </w:rPr>
        <w:t>(October 2018), 144–150. doi: 10.1016/j.foreco.2018.12.058</w:t>
      </w:r>
    </w:p>
    <w:p w14:paraId="0EAFB2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2019). A temporal beta-diversity index to identify sites that have changed in exceptional ways in space–time surveys.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6), 3500–3514. doi: 10.1002/ece3.4984</w:t>
      </w:r>
    </w:p>
    <w:p w14:paraId="0570B699"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Gauthier, O. (2014). Statistical methods for temporal and space-time analysis of community composition data. </w:t>
      </w:r>
      <w:r w:rsidRPr="004D4681">
        <w:rPr>
          <w:rFonts w:ascii="Times New Roman" w:hAnsi="Times New Roman" w:cs="Times New Roman"/>
          <w:i/>
          <w:iCs/>
          <w:noProof/>
          <w:sz w:val="24"/>
          <w:szCs w:val="24"/>
        </w:rPr>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1</w:t>
      </w:r>
      <w:r w:rsidRPr="004D4681">
        <w:rPr>
          <w:rFonts w:ascii="Times New Roman" w:hAnsi="Times New Roman" w:cs="Times New Roman"/>
          <w:noProof/>
          <w:sz w:val="24"/>
          <w:szCs w:val="24"/>
        </w:rPr>
        <w:t>(1778). doi: 10.1098/rspb.2013.2728</w:t>
      </w:r>
    </w:p>
    <w:p w14:paraId="5019C6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Legendre, L. (2012). </w:t>
      </w:r>
      <w:r w:rsidRPr="004D4681">
        <w:rPr>
          <w:rFonts w:ascii="Times New Roman" w:hAnsi="Times New Roman" w:cs="Times New Roman"/>
          <w:i/>
          <w:iCs/>
          <w:noProof/>
          <w:sz w:val="24"/>
          <w:szCs w:val="24"/>
        </w:rPr>
        <w:t>Numerical Ecology</w:t>
      </w:r>
      <w:r w:rsidRPr="004D4681">
        <w:rPr>
          <w:rFonts w:ascii="Times New Roman" w:hAnsi="Times New Roman" w:cs="Times New Roman"/>
          <w:noProof/>
          <w:sz w:val="24"/>
          <w:szCs w:val="24"/>
        </w:rPr>
        <w:t xml:space="preserve"> (Third Engl). Amsterdam: Elsevier.</w:t>
      </w:r>
    </w:p>
    <w:p w14:paraId="07DD277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Leigh, D. M., Hendry, A. P., Vázquez‐Domínguez, E., &amp; Friesen, V. L. (2019). Estimated six percent loss of genetic variation in wild populations since the industrial revolution.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April), 1–8. doi: 10.1111/eva.12810</w:t>
      </w:r>
    </w:p>
    <w:p w14:paraId="4A3F2BF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owe, W. H., &amp; Allendorf, F. W. (2010). What can genetics tell us about population connectivity?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5), 3038–3051. doi: 10.1111/j.1365-294X.2010.04688.x</w:t>
      </w:r>
    </w:p>
    <w:p w14:paraId="748562C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amp; Holderegger, R. (2013). Ten years of landscape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0), 614–621. doi: 10.1016/j.tree.2013.05.012</w:t>
      </w:r>
    </w:p>
    <w:p w14:paraId="3C2AC51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Schwartz, M. K., Luikart, G., &amp; Taberlet, P. (2003). Landscape genetics: combining landscape ecology and population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4), 189–197. doi: 10.1016/S0169-5347(03)00008-9</w:t>
      </w:r>
    </w:p>
    <w:p w14:paraId="4FD876C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0), 1253–1264. doi: 10.1111/2041-210X.12799</w:t>
      </w:r>
    </w:p>
    <w:p w14:paraId="3E524FB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66</w:t>
      </w:r>
      <w:r w:rsidRPr="004D4681">
        <w:rPr>
          <w:rFonts w:ascii="Times New Roman" w:hAnsi="Times New Roman" w:cs="Times New Roman"/>
          <w:noProof/>
          <w:sz w:val="24"/>
          <w:szCs w:val="24"/>
        </w:rPr>
        <w:t>(1), 351–372. doi: 10.1534/genetics.166.1.351</w:t>
      </w:r>
    </w:p>
    <w:p w14:paraId="76C916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1</w:t>
      </w:r>
      <w:r w:rsidRPr="004D4681">
        <w:rPr>
          <w:rFonts w:ascii="Times New Roman" w:hAnsi="Times New Roman" w:cs="Times New Roman"/>
          <w:noProof/>
          <w:sz w:val="24"/>
          <w:szCs w:val="24"/>
        </w:rPr>
        <w:t xml:space="preserve">(3), 675–689. Retrieved from </w:t>
      </w:r>
      <w:r w:rsidRPr="004D4681">
        <w:rPr>
          <w:rFonts w:ascii="Times New Roman" w:hAnsi="Times New Roman" w:cs="Times New Roman"/>
          <w:noProof/>
          <w:sz w:val="24"/>
          <w:szCs w:val="24"/>
        </w:rPr>
        <w:lastRenderedPageBreak/>
        <w:t>https://www.ncbi.nlm.nih.gov/pmc/articles/PMC1202664/pdf/675.pdf</w:t>
      </w:r>
    </w:p>
    <w:p w14:paraId="1B83DD4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4D4681">
        <w:rPr>
          <w:rFonts w:ascii="Times New Roman" w:hAnsi="Times New Roman" w:cs="Times New Roman"/>
          <w:i/>
          <w:iCs/>
          <w:noProof/>
          <w:sz w:val="24"/>
          <w:szCs w:val="24"/>
        </w:rPr>
        <w:t>PLoS Neglected Tropical Diseas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4), 1–27. doi: 10.1371/journal.pntd.0005546</w:t>
      </w:r>
    </w:p>
    <w:p w14:paraId="2CCBA5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4D4681">
        <w:rPr>
          <w:rFonts w:ascii="Times New Roman" w:hAnsi="Times New Roman" w:cs="Times New Roman"/>
          <w:i/>
          <w:iCs/>
          <w:noProof/>
          <w:sz w:val="24"/>
          <w:szCs w:val="24"/>
        </w:rPr>
        <w:t>Genom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July), 1–13. doi: 10.1139/gen-2019-0004</w:t>
      </w:r>
    </w:p>
    <w:p w14:paraId="1B89FA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5), 995–1009. doi: 10.1007/s10592-017-0948-4</w:t>
      </w:r>
    </w:p>
    <w:p w14:paraId="1751D2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1), 80–89. doi: 10.1111/2041-210X.12466</w:t>
      </w:r>
    </w:p>
    <w:p w14:paraId="39071D4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4D4681">
        <w:rPr>
          <w:rFonts w:ascii="Times New Roman" w:hAnsi="Times New Roman" w:cs="Times New Roman"/>
          <w:i/>
          <w:iCs/>
          <w:noProof/>
          <w:sz w:val="24"/>
          <w:szCs w:val="24"/>
        </w:rPr>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3</w:t>
      </w:r>
      <w:r w:rsidRPr="004D4681">
        <w:rPr>
          <w:rFonts w:ascii="Times New Roman" w:hAnsi="Times New Roman" w:cs="Times New Roman"/>
          <w:noProof/>
          <w:sz w:val="24"/>
          <w:szCs w:val="24"/>
        </w:rPr>
        <w:t>(1831), 1–8. doi: 10.1098/rspb.2016.0668</w:t>
      </w:r>
    </w:p>
    <w:p w14:paraId="60FAED2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aradis, E. (2010). Pegas: An R package for population genetics with an integrated-modular </w:t>
      </w:r>
      <w:r w:rsidRPr="004D4681">
        <w:rPr>
          <w:rFonts w:ascii="Times New Roman" w:hAnsi="Times New Roman" w:cs="Times New Roman"/>
          <w:noProof/>
          <w:sz w:val="24"/>
          <w:szCs w:val="24"/>
        </w:rPr>
        <w:lastRenderedPageBreak/>
        <w:t xml:space="preserve">approach.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6</w:t>
      </w:r>
      <w:r w:rsidRPr="004D4681">
        <w:rPr>
          <w:rFonts w:ascii="Times New Roman" w:hAnsi="Times New Roman" w:cs="Times New Roman"/>
          <w:noProof/>
          <w:sz w:val="24"/>
          <w:szCs w:val="24"/>
        </w:rPr>
        <w:t>(3), 419–420. doi: 10.1093/bioinformatics/btp696</w:t>
      </w:r>
    </w:p>
    <w:p w14:paraId="1568F2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4D4681">
        <w:rPr>
          <w:rFonts w:ascii="Times New Roman" w:hAnsi="Times New Roman" w:cs="Times New Roman"/>
          <w:i/>
          <w:iCs/>
          <w:noProof/>
          <w:sz w:val="24"/>
          <w:szCs w:val="24"/>
        </w:rPr>
        <w:t>Journal of Bioge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5</w:t>
      </w:r>
      <w:r w:rsidRPr="004D4681">
        <w:rPr>
          <w:rFonts w:ascii="Times New Roman" w:hAnsi="Times New Roman" w:cs="Times New Roman"/>
          <w:noProof/>
          <w:sz w:val="24"/>
          <w:szCs w:val="24"/>
        </w:rPr>
        <w:t>(9), 2202–2215. doi: 10.1111/jbi.13412</w:t>
      </w:r>
    </w:p>
    <w:p w14:paraId="762BB9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1</w:t>
      </w:r>
      <w:r w:rsidRPr="004D4681">
        <w:rPr>
          <w:rFonts w:ascii="Times New Roman" w:hAnsi="Times New Roman" w:cs="Times New Roman"/>
          <w:noProof/>
          <w:sz w:val="24"/>
          <w:szCs w:val="24"/>
        </w:rPr>
        <w:t>(4), 525–535. doi: 10.1111/ele.12918</w:t>
      </w:r>
    </w:p>
    <w:p w14:paraId="066E67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 Core Team. (2019). </w:t>
      </w:r>
      <w:r w:rsidRPr="004D4681">
        <w:rPr>
          <w:rFonts w:ascii="Times New Roman" w:hAnsi="Times New Roman" w:cs="Times New Roman"/>
          <w:i/>
          <w:iCs/>
          <w:noProof/>
          <w:sz w:val="24"/>
          <w:szCs w:val="24"/>
        </w:rPr>
        <w:t>R: A language and environment for statistical computing</w:t>
      </w:r>
      <w:r w:rsidRPr="004D4681">
        <w:rPr>
          <w:rFonts w:ascii="Times New Roman" w:hAnsi="Times New Roman" w:cs="Times New Roman"/>
          <w:noProof/>
          <w:sz w:val="24"/>
          <w:szCs w:val="24"/>
        </w:rPr>
        <w:t>. Retrieved from https://www.r-project.org/</w:t>
      </w:r>
    </w:p>
    <w:p w14:paraId="5491DD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gers, J. S. (1972). Measures of genetic similarity and genetic distances. In M. R. Wheeler (Ed.), </w:t>
      </w:r>
      <w:r w:rsidRPr="004D4681">
        <w:rPr>
          <w:rFonts w:ascii="Times New Roman" w:hAnsi="Times New Roman" w:cs="Times New Roman"/>
          <w:i/>
          <w:iCs/>
          <w:noProof/>
          <w:sz w:val="24"/>
          <w:szCs w:val="24"/>
        </w:rPr>
        <w:t>Studies in Genetics VII</w:t>
      </w:r>
      <w:r w:rsidRPr="004D4681">
        <w:rPr>
          <w:rFonts w:ascii="Times New Roman" w:hAnsi="Times New Roman" w:cs="Times New Roman"/>
          <w:noProof/>
          <w:sz w:val="24"/>
          <w:szCs w:val="24"/>
        </w:rPr>
        <w:t xml:space="preserve"> (pp. 145–153). Austin: The University of Texas.</w:t>
      </w:r>
    </w:p>
    <w:p w14:paraId="7AEB34C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1997). Genetic Differentiation and Estimation of Gene Flow from FStatistics Under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5</w:t>
      </w:r>
      <w:r w:rsidRPr="004D4681">
        <w:rPr>
          <w:rFonts w:ascii="Times New Roman" w:hAnsi="Times New Roman" w:cs="Times New Roman"/>
          <w:noProof/>
          <w:sz w:val="24"/>
          <w:szCs w:val="24"/>
        </w:rPr>
        <w:t>(4), 1219–1228.</w:t>
      </w:r>
    </w:p>
    <w:p w14:paraId="2C5519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amp; Ferdy, J.-B. (2014). Testing environmental and genetic effects in the presence of spatial autocorrelation. </w:t>
      </w:r>
      <w:r w:rsidRPr="004D4681">
        <w:rPr>
          <w:rFonts w:ascii="Times New Roman" w:hAnsi="Times New Roman" w:cs="Times New Roman"/>
          <w:i/>
          <w:iCs/>
          <w:noProof/>
          <w:sz w:val="24"/>
          <w:szCs w:val="24"/>
        </w:rPr>
        <w:t>Ec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7</w:t>
      </w:r>
      <w:r w:rsidRPr="004D4681">
        <w:rPr>
          <w:rFonts w:ascii="Times New Roman" w:hAnsi="Times New Roman" w:cs="Times New Roman"/>
          <w:noProof/>
          <w:sz w:val="24"/>
          <w:szCs w:val="24"/>
        </w:rPr>
        <w:t>(December 2013), 781–790. doi: 10.1111/ecog.00566</w:t>
      </w:r>
    </w:p>
    <w:p w14:paraId="57C20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Studio Team. (2018). </w:t>
      </w:r>
      <w:r w:rsidRPr="004D4681">
        <w:rPr>
          <w:rFonts w:ascii="Times New Roman" w:hAnsi="Times New Roman" w:cs="Times New Roman"/>
          <w:i/>
          <w:iCs/>
          <w:noProof/>
          <w:sz w:val="24"/>
          <w:szCs w:val="24"/>
        </w:rPr>
        <w:t>RStudio: Integrated Development for R</w:t>
      </w:r>
      <w:r w:rsidRPr="004D4681">
        <w:rPr>
          <w:rFonts w:ascii="Times New Roman" w:hAnsi="Times New Roman" w:cs="Times New Roman"/>
          <w:noProof/>
          <w:sz w:val="24"/>
          <w:szCs w:val="24"/>
        </w:rPr>
        <w:t>. Retrieved from http://www.rstudio.com/</w:t>
      </w:r>
    </w:p>
    <w:p w14:paraId="4A764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w:t>
      </w:r>
      <w:r w:rsidRPr="004D4681">
        <w:rPr>
          <w:rFonts w:ascii="Times New Roman" w:hAnsi="Times New Roman" w:cs="Times New Roman"/>
          <w:noProof/>
          <w:sz w:val="24"/>
          <w:szCs w:val="24"/>
        </w:rPr>
        <w:lastRenderedPageBreak/>
        <w:t xml:space="preserve">challenges.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2), 375–385. doi: 10.1007/s10592-009-0044-5</w:t>
      </w:r>
    </w:p>
    <w:p w14:paraId="37719A0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4D4681">
        <w:rPr>
          <w:rFonts w:ascii="Times New Roman" w:hAnsi="Times New Roman" w:cs="Times New Roman"/>
          <w:i/>
          <w:iCs/>
          <w:noProof/>
          <w:sz w:val="24"/>
          <w:szCs w:val="24"/>
        </w:rPr>
        <w:t>Scientific Report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 1–9. doi: 10.1038/s41598-019-43435-9</w:t>
      </w:r>
    </w:p>
    <w:p w14:paraId="1C2EE3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himadzu, H., Dornelas, M., &amp; Magurran, A. E. (2015). Measuring temporal turnover in ecological communiti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w:t>
      </w:r>
      <w:r w:rsidRPr="004D4681">
        <w:rPr>
          <w:rFonts w:ascii="Times New Roman" w:hAnsi="Times New Roman" w:cs="Times New Roman"/>
          <w:noProof/>
          <w:sz w:val="24"/>
          <w:szCs w:val="24"/>
        </w:rPr>
        <w:t>(12), 1384–1394. doi: 10.1111/2041-210X.12438</w:t>
      </w:r>
    </w:p>
    <w:p w14:paraId="4DD6864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1</w:t>
      </w:r>
      <w:r w:rsidRPr="004D4681">
        <w:rPr>
          <w:rFonts w:ascii="Times New Roman" w:hAnsi="Times New Roman" w:cs="Times New Roman"/>
          <w:noProof/>
          <w:sz w:val="24"/>
          <w:szCs w:val="24"/>
        </w:rPr>
        <w:t>(9), 2516–2527. doi: 10.1093/molbev/msu192</w:t>
      </w:r>
    </w:p>
    <w:p w14:paraId="39E999B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2), 499–507. doi: 10.1007/s10592-011-0302-1</w:t>
      </w:r>
    </w:p>
    <w:p w14:paraId="51BC135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4D4681">
        <w:rPr>
          <w:rFonts w:ascii="Times New Roman" w:hAnsi="Times New Roman" w:cs="Times New Roman"/>
          <w:i/>
          <w:iCs/>
          <w:noProof/>
          <w:sz w:val="24"/>
          <w:szCs w:val="24"/>
        </w:rPr>
        <w:t>Marine Ecology Progress Seri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65</w:t>
      </w:r>
      <w:r w:rsidRPr="004D4681">
        <w:rPr>
          <w:rFonts w:ascii="Times New Roman" w:hAnsi="Times New Roman" w:cs="Times New Roman"/>
          <w:noProof/>
          <w:sz w:val="24"/>
          <w:szCs w:val="24"/>
        </w:rPr>
        <w:t>, 79–93. doi: 10.3354/meps12009</w:t>
      </w:r>
    </w:p>
    <w:p w14:paraId="373E0FF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Wagner, H. H., &amp; Fortin, M.-J. (2013). A conceptual framework for the spatial analysis of landscape genetic data.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w:t>
      </w:r>
      <w:r w:rsidRPr="004D4681">
        <w:rPr>
          <w:rFonts w:ascii="Times New Roman" w:hAnsi="Times New Roman" w:cs="Times New Roman"/>
          <w:noProof/>
          <w:sz w:val="24"/>
          <w:szCs w:val="24"/>
        </w:rPr>
        <w:t>(2), 253–261. doi: 10.1007/s10592-012-0391-5</w:t>
      </w:r>
    </w:p>
    <w:p w14:paraId="62F6AAF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Wittische, J., Janes, J. K., &amp; James, P. M. A. (2019). Modelling landscape genetic connectivity </w:t>
      </w:r>
      <w:r w:rsidRPr="004D4681">
        <w:rPr>
          <w:rFonts w:ascii="Times New Roman" w:hAnsi="Times New Roman" w:cs="Times New Roman"/>
          <w:noProof/>
          <w:sz w:val="24"/>
          <w:szCs w:val="24"/>
        </w:rPr>
        <w:lastRenderedPageBreak/>
        <w:t xml:space="preserve">of the mountain pine beetle in western Canada. </w:t>
      </w:r>
      <w:r w:rsidRPr="004D4681">
        <w:rPr>
          <w:rFonts w:ascii="Times New Roman" w:hAnsi="Times New Roman" w:cs="Times New Roman"/>
          <w:i/>
          <w:iCs/>
          <w:noProof/>
          <w:sz w:val="24"/>
          <w:szCs w:val="24"/>
        </w:rPr>
        <w:t>Canadian Journal of Forest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48</w:t>
      </w:r>
      <w:r w:rsidRPr="004D4681">
        <w:rPr>
          <w:rFonts w:ascii="Times New Roman" w:hAnsi="Times New Roman" w:cs="Times New Roman"/>
          <w:noProof/>
          <w:sz w:val="24"/>
          <w:szCs w:val="24"/>
        </w:rPr>
        <w:t>(September), 1339–1348. doi: 10.1139/cjfr-2018-0417</w:t>
      </w:r>
    </w:p>
    <w:p w14:paraId="2C0A20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4D4681">
        <w:rPr>
          <w:rFonts w:ascii="Times New Roman" w:hAnsi="Times New Roman" w:cs="Times New Roman"/>
          <w:noProof/>
          <w:sz w:val="24"/>
          <w:szCs w:val="24"/>
        </w:rPr>
        <w:t xml:space="preserve">Wright, S. (1943).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rsidSect="00596125">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Julian WITTISCHE" w:date="2020-01-23T21:31:00Z" w:initials="JW">
    <w:p w14:paraId="47A07D9B" w14:textId="7D461A8D" w:rsidR="00F07F7B" w:rsidRDefault="00F07F7B">
      <w:pPr>
        <w:pStyle w:val="Commentaire"/>
      </w:pPr>
      <w:r>
        <w:rPr>
          <w:rStyle w:val="Marquedecommentaire"/>
        </w:rPr>
        <w:annotationRef/>
      </w:r>
      <w:proofErr w:type="spellStart"/>
      <w:r>
        <w:t>doi</w:t>
      </w:r>
      <w:proofErr w:type="spellEnd"/>
      <w:r>
        <w:t xml:space="preserve"> values are to be given for </w:t>
      </w:r>
      <w:proofErr w:type="spellStart"/>
      <w:r>
        <w:t>Mol</w:t>
      </w:r>
      <w:proofErr w:type="spellEnd"/>
      <w:r>
        <w:t xml:space="preserve"> Eco 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A07D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BA3BA1" w14:textId="77777777" w:rsidR="003C681E" w:rsidRDefault="003C681E" w:rsidP="00596125">
      <w:pPr>
        <w:spacing w:after="0" w:line="240" w:lineRule="auto"/>
      </w:pPr>
      <w:r>
        <w:separator/>
      </w:r>
    </w:p>
  </w:endnote>
  <w:endnote w:type="continuationSeparator" w:id="0">
    <w:p w14:paraId="033D63C0" w14:textId="77777777" w:rsidR="003C681E" w:rsidRDefault="003C681E"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EndPr/>
    <w:sdtContent>
      <w:p w14:paraId="4D925038" w14:textId="70EE0601" w:rsidR="00596125" w:rsidRDefault="00596125">
        <w:pPr>
          <w:pStyle w:val="Pieddepage"/>
          <w:jc w:val="right"/>
        </w:pPr>
        <w:r>
          <w:fldChar w:fldCharType="begin"/>
        </w:r>
        <w:r>
          <w:instrText>PAGE   \* MERGEFORMAT</w:instrText>
        </w:r>
        <w:r>
          <w:fldChar w:fldCharType="separate"/>
        </w:r>
        <w:r w:rsidR="006171E0" w:rsidRPr="006171E0">
          <w:rPr>
            <w:noProof/>
            <w:lang w:val="fr-FR"/>
          </w:rPr>
          <w:t>30</w:t>
        </w:r>
        <w:r>
          <w:fldChar w:fldCharType="end"/>
        </w:r>
      </w:p>
    </w:sdtContent>
  </w:sdt>
  <w:p w14:paraId="3FAB228B" w14:textId="77777777" w:rsidR="00596125" w:rsidRDefault="00596125">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C65378" w14:textId="77777777" w:rsidR="003C681E" w:rsidRDefault="003C681E" w:rsidP="00596125">
      <w:pPr>
        <w:spacing w:after="0" w:line="240" w:lineRule="auto"/>
      </w:pPr>
      <w:r>
        <w:separator/>
      </w:r>
    </w:p>
  </w:footnote>
  <w:footnote w:type="continuationSeparator" w:id="0">
    <w:p w14:paraId="2BED8287" w14:textId="77777777" w:rsidR="003C681E" w:rsidRDefault="003C681E"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tKgFAD5kEywtAAAA"/>
  </w:docVars>
  <w:rsids>
    <w:rsidRoot w:val="004E13A5"/>
    <w:rsid w:val="0000168C"/>
    <w:rsid w:val="00002466"/>
    <w:rsid w:val="00002A64"/>
    <w:rsid w:val="000053C7"/>
    <w:rsid w:val="00005F69"/>
    <w:rsid w:val="00006829"/>
    <w:rsid w:val="00011C71"/>
    <w:rsid w:val="000141B3"/>
    <w:rsid w:val="00021D02"/>
    <w:rsid w:val="000222ED"/>
    <w:rsid w:val="000227A4"/>
    <w:rsid w:val="00023F2C"/>
    <w:rsid w:val="00024F61"/>
    <w:rsid w:val="0002624B"/>
    <w:rsid w:val="00026490"/>
    <w:rsid w:val="00026783"/>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45F8"/>
    <w:rsid w:val="00074A90"/>
    <w:rsid w:val="00074D7C"/>
    <w:rsid w:val="000752B5"/>
    <w:rsid w:val="0007763B"/>
    <w:rsid w:val="00077818"/>
    <w:rsid w:val="00082620"/>
    <w:rsid w:val="00084066"/>
    <w:rsid w:val="00087ACB"/>
    <w:rsid w:val="00093A55"/>
    <w:rsid w:val="000955D0"/>
    <w:rsid w:val="00095B49"/>
    <w:rsid w:val="00097A65"/>
    <w:rsid w:val="000A22EB"/>
    <w:rsid w:val="000A3EC4"/>
    <w:rsid w:val="000A5079"/>
    <w:rsid w:val="000A6671"/>
    <w:rsid w:val="000A7724"/>
    <w:rsid w:val="000B078B"/>
    <w:rsid w:val="000B568D"/>
    <w:rsid w:val="000B6A15"/>
    <w:rsid w:val="000B7CDD"/>
    <w:rsid w:val="000C1EE3"/>
    <w:rsid w:val="000C2859"/>
    <w:rsid w:val="000C43B2"/>
    <w:rsid w:val="000C4C79"/>
    <w:rsid w:val="000D08D6"/>
    <w:rsid w:val="000D1B30"/>
    <w:rsid w:val="000D1CB4"/>
    <w:rsid w:val="000D683F"/>
    <w:rsid w:val="000E1A78"/>
    <w:rsid w:val="000E3A1A"/>
    <w:rsid w:val="000F06F3"/>
    <w:rsid w:val="000F49A2"/>
    <w:rsid w:val="001056C8"/>
    <w:rsid w:val="00107891"/>
    <w:rsid w:val="001079BE"/>
    <w:rsid w:val="00117E9F"/>
    <w:rsid w:val="00121054"/>
    <w:rsid w:val="0012140E"/>
    <w:rsid w:val="001221C3"/>
    <w:rsid w:val="0012642F"/>
    <w:rsid w:val="00127CC5"/>
    <w:rsid w:val="00127D3A"/>
    <w:rsid w:val="00127F13"/>
    <w:rsid w:val="0013089B"/>
    <w:rsid w:val="00130BC1"/>
    <w:rsid w:val="00131252"/>
    <w:rsid w:val="00131E2F"/>
    <w:rsid w:val="00136405"/>
    <w:rsid w:val="00136C7B"/>
    <w:rsid w:val="001371AE"/>
    <w:rsid w:val="00140675"/>
    <w:rsid w:val="00140CCA"/>
    <w:rsid w:val="001411DE"/>
    <w:rsid w:val="001425D4"/>
    <w:rsid w:val="001429F5"/>
    <w:rsid w:val="001446F6"/>
    <w:rsid w:val="00146654"/>
    <w:rsid w:val="001467B2"/>
    <w:rsid w:val="00147BDF"/>
    <w:rsid w:val="001563B0"/>
    <w:rsid w:val="00161403"/>
    <w:rsid w:val="00162C41"/>
    <w:rsid w:val="001633CB"/>
    <w:rsid w:val="00164AEE"/>
    <w:rsid w:val="00167AEB"/>
    <w:rsid w:val="00171477"/>
    <w:rsid w:val="00171B72"/>
    <w:rsid w:val="00174C4C"/>
    <w:rsid w:val="001756ED"/>
    <w:rsid w:val="00176B13"/>
    <w:rsid w:val="0017749B"/>
    <w:rsid w:val="00180AFB"/>
    <w:rsid w:val="0018247F"/>
    <w:rsid w:val="00184ABD"/>
    <w:rsid w:val="001854BA"/>
    <w:rsid w:val="00190258"/>
    <w:rsid w:val="0019294D"/>
    <w:rsid w:val="0019382F"/>
    <w:rsid w:val="001950CB"/>
    <w:rsid w:val="001965D2"/>
    <w:rsid w:val="001A3BDD"/>
    <w:rsid w:val="001A5222"/>
    <w:rsid w:val="001A5615"/>
    <w:rsid w:val="001B42BC"/>
    <w:rsid w:val="001B5C4E"/>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4124"/>
    <w:rsid w:val="001F4307"/>
    <w:rsid w:val="001F6DBA"/>
    <w:rsid w:val="001F6EAA"/>
    <w:rsid w:val="001F6EAC"/>
    <w:rsid w:val="001F7518"/>
    <w:rsid w:val="00200373"/>
    <w:rsid w:val="0020343C"/>
    <w:rsid w:val="00204474"/>
    <w:rsid w:val="002050D0"/>
    <w:rsid w:val="0021147F"/>
    <w:rsid w:val="00213093"/>
    <w:rsid w:val="00217199"/>
    <w:rsid w:val="002234E0"/>
    <w:rsid w:val="0022740C"/>
    <w:rsid w:val="0023072B"/>
    <w:rsid w:val="0023083C"/>
    <w:rsid w:val="002363EE"/>
    <w:rsid w:val="002377D0"/>
    <w:rsid w:val="0024289D"/>
    <w:rsid w:val="002446CC"/>
    <w:rsid w:val="00245CCF"/>
    <w:rsid w:val="0025060E"/>
    <w:rsid w:val="00251650"/>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2102"/>
    <w:rsid w:val="00295FF4"/>
    <w:rsid w:val="002A1E12"/>
    <w:rsid w:val="002A1F8B"/>
    <w:rsid w:val="002A3DE7"/>
    <w:rsid w:val="002A488E"/>
    <w:rsid w:val="002B4583"/>
    <w:rsid w:val="002C3535"/>
    <w:rsid w:val="002C36D6"/>
    <w:rsid w:val="002C3D4F"/>
    <w:rsid w:val="002C668E"/>
    <w:rsid w:val="002C7903"/>
    <w:rsid w:val="002C7C02"/>
    <w:rsid w:val="002D00E2"/>
    <w:rsid w:val="002D2EEA"/>
    <w:rsid w:val="002D63E3"/>
    <w:rsid w:val="002E0D4E"/>
    <w:rsid w:val="002E1313"/>
    <w:rsid w:val="002E7623"/>
    <w:rsid w:val="002F00E9"/>
    <w:rsid w:val="002F50D0"/>
    <w:rsid w:val="002F53A6"/>
    <w:rsid w:val="002F5737"/>
    <w:rsid w:val="00302E8C"/>
    <w:rsid w:val="0031038B"/>
    <w:rsid w:val="00310B2C"/>
    <w:rsid w:val="003143B1"/>
    <w:rsid w:val="00314411"/>
    <w:rsid w:val="00314CA1"/>
    <w:rsid w:val="00315CBD"/>
    <w:rsid w:val="00316ED7"/>
    <w:rsid w:val="00322EF1"/>
    <w:rsid w:val="00332595"/>
    <w:rsid w:val="00335E2F"/>
    <w:rsid w:val="00337F86"/>
    <w:rsid w:val="003422BA"/>
    <w:rsid w:val="00347EEB"/>
    <w:rsid w:val="00350E98"/>
    <w:rsid w:val="00351520"/>
    <w:rsid w:val="003545AD"/>
    <w:rsid w:val="003549D9"/>
    <w:rsid w:val="00354DBD"/>
    <w:rsid w:val="00354E8A"/>
    <w:rsid w:val="00355E82"/>
    <w:rsid w:val="00357CA8"/>
    <w:rsid w:val="003615F1"/>
    <w:rsid w:val="003654C9"/>
    <w:rsid w:val="00367BC5"/>
    <w:rsid w:val="0037039A"/>
    <w:rsid w:val="003706EC"/>
    <w:rsid w:val="003741B4"/>
    <w:rsid w:val="00374ECD"/>
    <w:rsid w:val="003759E4"/>
    <w:rsid w:val="00377029"/>
    <w:rsid w:val="0037716B"/>
    <w:rsid w:val="00377FD9"/>
    <w:rsid w:val="00382F3C"/>
    <w:rsid w:val="00383673"/>
    <w:rsid w:val="003837A0"/>
    <w:rsid w:val="00384231"/>
    <w:rsid w:val="00384DF0"/>
    <w:rsid w:val="003854C0"/>
    <w:rsid w:val="0039025A"/>
    <w:rsid w:val="0039028C"/>
    <w:rsid w:val="00390597"/>
    <w:rsid w:val="00391295"/>
    <w:rsid w:val="00394C28"/>
    <w:rsid w:val="00396770"/>
    <w:rsid w:val="003A1360"/>
    <w:rsid w:val="003A30C6"/>
    <w:rsid w:val="003B19F7"/>
    <w:rsid w:val="003B3778"/>
    <w:rsid w:val="003B3FF3"/>
    <w:rsid w:val="003B771C"/>
    <w:rsid w:val="003C17E9"/>
    <w:rsid w:val="003C228D"/>
    <w:rsid w:val="003C3E3B"/>
    <w:rsid w:val="003C46CA"/>
    <w:rsid w:val="003C4854"/>
    <w:rsid w:val="003C4910"/>
    <w:rsid w:val="003C4FA0"/>
    <w:rsid w:val="003C681E"/>
    <w:rsid w:val="003C7909"/>
    <w:rsid w:val="003C7CA3"/>
    <w:rsid w:val="003D41F3"/>
    <w:rsid w:val="003D4FA3"/>
    <w:rsid w:val="003D56EC"/>
    <w:rsid w:val="003D5A1B"/>
    <w:rsid w:val="003D67FC"/>
    <w:rsid w:val="003D72B7"/>
    <w:rsid w:val="003E094B"/>
    <w:rsid w:val="003E3E3C"/>
    <w:rsid w:val="003E71A5"/>
    <w:rsid w:val="003E73EA"/>
    <w:rsid w:val="003F1140"/>
    <w:rsid w:val="003F114F"/>
    <w:rsid w:val="003F2FF1"/>
    <w:rsid w:val="003F354B"/>
    <w:rsid w:val="003F3E31"/>
    <w:rsid w:val="003F6100"/>
    <w:rsid w:val="003F69D8"/>
    <w:rsid w:val="003F7F85"/>
    <w:rsid w:val="004024F6"/>
    <w:rsid w:val="004036B9"/>
    <w:rsid w:val="004058E4"/>
    <w:rsid w:val="00406446"/>
    <w:rsid w:val="0041016F"/>
    <w:rsid w:val="00411503"/>
    <w:rsid w:val="00415B08"/>
    <w:rsid w:val="004170BB"/>
    <w:rsid w:val="004176BF"/>
    <w:rsid w:val="00422C59"/>
    <w:rsid w:val="00425183"/>
    <w:rsid w:val="00425BB7"/>
    <w:rsid w:val="004305E4"/>
    <w:rsid w:val="004306AD"/>
    <w:rsid w:val="0043100B"/>
    <w:rsid w:val="00433983"/>
    <w:rsid w:val="00435DEE"/>
    <w:rsid w:val="00435FC0"/>
    <w:rsid w:val="00436872"/>
    <w:rsid w:val="004378A1"/>
    <w:rsid w:val="0044118B"/>
    <w:rsid w:val="004441A5"/>
    <w:rsid w:val="00450EC4"/>
    <w:rsid w:val="00451660"/>
    <w:rsid w:val="00461C2D"/>
    <w:rsid w:val="0047226E"/>
    <w:rsid w:val="00472402"/>
    <w:rsid w:val="004724FE"/>
    <w:rsid w:val="00475747"/>
    <w:rsid w:val="00476B05"/>
    <w:rsid w:val="00480063"/>
    <w:rsid w:val="0048240C"/>
    <w:rsid w:val="0048505E"/>
    <w:rsid w:val="00492036"/>
    <w:rsid w:val="00492594"/>
    <w:rsid w:val="00495321"/>
    <w:rsid w:val="004960F6"/>
    <w:rsid w:val="004A38A8"/>
    <w:rsid w:val="004A42FA"/>
    <w:rsid w:val="004A6053"/>
    <w:rsid w:val="004A6ACA"/>
    <w:rsid w:val="004A6C2F"/>
    <w:rsid w:val="004A6CE0"/>
    <w:rsid w:val="004B01E2"/>
    <w:rsid w:val="004B1469"/>
    <w:rsid w:val="004B20F9"/>
    <w:rsid w:val="004B3E70"/>
    <w:rsid w:val="004B5712"/>
    <w:rsid w:val="004B600A"/>
    <w:rsid w:val="004B65F7"/>
    <w:rsid w:val="004B7793"/>
    <w:rsid w:val="004C0170"/>
    <w:rsid w:val="004C27A8"/>
    <w:rsid w:val="004C5976"/>
    <w:rsid w:val="004D104E"/>
    <w:rsid w:val="004D1456"/>
    <w:rsid w:val="004D4681"/>
    <w:rsid w:val="004D63F8"/>
    <w:rsid w:val="004D7255"/>
    <w:rsid w:val="004E072F"/>
    <w:rsid w:val="004E13A5"/>
    <w:rsid w:val="004E3D3B"/>
    <w:rsid w:val="004E3EF4"/>
    <w:rsid w:val="004E50E5"/>
    <w:rsid w:val="004E6917"/>
    <w:rsid w:val="004F11B7"/>
    <w:rsid w:val="004F670E"/>
    <w:rsid w:val="004F75B9"/>
    <w:rsid w:val="004F7610"/>
    <w:rsid w:val="00500E46"/>
    <w:rsid w:val="005015CA"/>
    <w:rsid w:val="00504319"/>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63F4"/>
    <w:rsid w:val="00537BAC"/>
    <w:rsid w:val="00540E32"/>
    <w:rsid w:val="00541832"/>
    <w:rsid w:val="0054565E"/>
    <w:rsid w:val="00546239"/>
    <w:rsid w:val="00547B44"/>
    <w:rsid w:val="005524EA"/>
    <w:rsid w:val="00552FCF"/>
    <w:rsid w:val="005542C9"/>
    <w:rsid w:val="00555324"/>
    <w:rsid w:val="00561DE1"/>
    <w:rsid w:val="005663CD"/>
    <w:rsid w:val="0056645A"/>
    <w:rsid w:val="005725C7"/>
    <w:rsid w:val="005750CA"/>
    <w:rsid w:val="00577AF7"/>
    <w:rsid w:val="00577BA0"/>
    <w:rsid w:val="00584133"/>
    <w:rsid w:val="00586186"/>
    <w:rsid w:val="0058664C"/>
    <w:rsid w:val="0059053F"/>
    <w:rsid w:val="00596125"/>
    <w:rsid w:val="00596B92"/>
    <w:rsid w:val="005A17AF"/>
    <w:rsid w:val="005A19D3"/>
    <w:rsid w:val="005A4792"/>
    <w:rsid w:val="005A56C0"/>
    <w:rsid w:val="005A7AE1"/>
    <w:rsid w:val="005B5111"/>
    <w:rsid w:val="005B52B2"/>
    <w:rsid w:val="005B723C"/>
    <w:rsid w:val="005C17F4"/>
    <w:rsid w:val="005C1D4B"/>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F2768"/>
    <w:rsid w:val="005F29B0"/>
    <w:rsid w:val="005F394B"/>
    <w:rsid w:val="005F3C03"/>
    <w:rsid w:val="005F4F97"/>
    <w:rsid w:val="005F6CBE"/>
    <w:rsid w:val="005F6E17"/>
    <w:rsid w:val="005F736B"/>
    <w:rsid w:val="00601497"/>
    <w:rsid w:val="00604C02"/>
    <w:rsid w:val="00611055"/>
    <w:rsid w:val="00611155"/>
    <w:rsid w:val="00611A4E"/>
    <w:rsid w:val="006141B4"/>
    <w:rsid w:val="0061427D"/>
    <w:rsid w:val="00614ACA"/>
    <w:rsid w:val="00616333"/>
    <w:rsid w:val="006171E0"/>
    <w:rsid w:val="00617696"/>
    <w:rsid w:val="00621C36"/>
    <w:rsid w:val="00625DA8"/>
    <w:rsid w:val="00626150"/>
    <w:rsid w:val="00631CD3"/>
    <w:rsid w:val="006339F9"/>
    <w:rsid w:val="00634B5A"/>
    <w:rsid w:val="00635445"/>
    <w:rsid w:val="00635AF6"/>
    <w:rsid w:val="00635E61"/>
    <w:rsid w:val="006368E7"/>
    <w:rsid w:val="00636A47"/>
    <w:rsid w:val="00640C87"/>
    <w:rsid w:val="00643C26"/>
    <w:rsid w:val="006451B0"/>
    <w:rsid w:val="006458B4"/>
    <w:rsid w:val="0064599B"/>
    <w:rsid w:val="00646321"/>
    <w:rsid w:val="00646795"/>
    <w:rsid w:val="006467E3"/>
    <w:rsid w:val="00646D9C"/>
    <w:rsid w:val="00646E49"/>
    <w:rsid w:val="006507CE"/>
    <w:rsid w:val="006520B8"/>
    <w:rsid w:val="0065400A"/>
    <w:rsid w:val="00654C24"/>
    <w:rsid w:val="00655DDB"/>
    <w:rsid w:val="0065660C"/>
    <w:rsid w:val="006624C2"/>
    <w:rsid w:val="00667F46"/>
    <w:rsid w:val="006738FD"/>
    <w:rsid w:val="0067400C"/>
    <w:rsid w:val="006754D0"/>
    <w:rsid w:val="00675D5B"/>
    <w:rsid w:val="006814B3"/>
    <w:rsid w:val="006815E1"/>
    <w:rsid w:val="00681C46"/>
    <w:rsid w:val="00684DBB"/>
    <w:rsid w:val="00685386"/>
    <w:rsid w:val="00690CD2"/>
    <w:rsid w:val="00691A19"/>
    <w:rsid w:val="00692022"/>
    <w:rsid w:val="00694155"/>
    <w:rsid w:val="0069475B"/>
    <w:rsid w:val="0069486C"/>
    <w:rsid w:val="006975A3"/>
    <w:rsid w:val="006A175B"/>
    <w:rsid w:val="006A2E72"/>
    <w:rsid w:val="006B08FC"/>
    <w:rsid w:val="006B5D89"/>
    <w:rsid w:val="006B7759"/>
    <w:rsid w:val="006C17CD"/>
    <w:rsid w:val="006C6F92"/>
    <w:rsid w:val="006D0458"/>
    <w:rsid w:val="006D198B"/>
    <w:rsid w:val="006D2272"/>
    <w:rsid w:val="006D298C"/>
    <w:rsid w:val="006D4C4D"/>
    <w:rsid w:val="006D5CD5"/>
    <w:rsid w:val="006D70DA"/>
    <w:rsid w:val="006E3979"/>
    <w:rsid w:val="006E412E"/>
    <w:rsid w:val="006F04E2"/>
    <w:rsid w:val="006F1AD7"/>
    <w:rsid w:val="006F2BC3"/>
    <w:rsid w:val="006F59FE"/>
    <w:rsid w:val="006F69BC"/>
    <w:rsid w:val="006F6A06"/>
    <w:rsid w:val="006F7782"/>
    <w:rsid w:val="00702DAA"/>
    <w:rsid w:val="00706123"/>
    <w:rsid w:val="0070692F"/>
    <w:rsid w:val="00710291"/>
    <w:rsid w:val="00713FE7"/>
    <w:rsid w:val="00716E49"/>
    <w:rsid w:val="00717877"/>
    <w:rsid w:val="00720E9A"/>
    <w:rsid w:val="0072718C"/>
    <w:rsid w:val="00730648"/>
    <w:rsid w:val="00736400"/>
    <w:rsid w:val="00745D2C"/>
    <w:rsid w:val="007466CC"/>
    <w:rsid w:val="00746931"/>
    <w:rsid w:val="00747A55"/>
    <w:rsid w:val="00751073"/>
    <w:rsid w:val="00754884"/>
    <w:rsid w:val="00754EBE"/>
    <w:rsid w:val="00757698"/>
    <w:rsid w:val="0075793A"/>
    <w:rsid w:val="007627B6"/>
    <w:rsid w:val="00764A61"/>
    <w:rsid w:val="00771580"/>
    <w:rsid w:val="007729F2"/>
    <w:rsid w:val="0077390A"/>
    <w:rsid w:val="00773BE4"/>
    <w:rsid w:val="007749FA"/>
    <w:rsid w:val="00775867"/>
    <w:rsid w:val="00776CEC"/>
    <w:rsid w:val="00777B9A"/>
    <w:rsid w:val="007839F5"/>
    <w:rsid w:val="007848A4"/>
    <w:rsid w:val="007850C5"/>
    <w:rsid w:val="00786CFE"/>
    <w:rsid w:val="00787B05"/>
    <w:rsid w:val="00790718"/>
    <w:rsid w:val="00791081"/>
    <w:rsid w:val="00791C0F"/>
    <w:rsid w:val="007947EF"/>
    <w:rsid w:val="00795488"/>
    <w:rsid w:val="00795844"/>
    <w:rsid w:val="00796D26"/>
    <w:rsid w:val="007A49EF"/>
    <w:rsid w:val="007A4D11"/>
    <w:rsid w:val="007A50B8"/>
    <w:rsid w:val="007A686D"/>
    <w:rsid w:val="007B05E0"/>
    <w:rsid w:val="007B0795"/>
    <w:rsid w:val="007B643B"/>
    <w:rsid w:val="007C16E3"/>
    <w:rsid w:val="007C19E5"/>
    <w:rsid w:val="007C62DE"/>
    <w:rsid w:val="007C7FE1"/>
    <w:rsid w:val="007D5A56"/>
    <w:rsid w:val="007D60E9"/>
    <w:rsid w:val="007D68AE"/>
    <w:rsid w:val="007D76B3"/>
    <w:rsid w:val="007D7E27"/>
    <w:rsid w:val="007D7FB8"/>
    <w:rsid w:val="007E082E"/>
    <w:rsid w:val="007E0A1E"/>
    <w:rsid w:val="007E138A"/>
    <w:rsid w:val="007E1C8E"/>
    <w:rsid w:val="007E677E"/>
    <w:rsid w:val="007E7573"/>
    <w:rsid w:val="007F2596"/>
    <w:rsid w:val="007F2634"/>
    <w:rsid w:val="007F274B"/>
    <w:rsid w:val="007F43DF"/>
    <w:rsid w:val="007F6443"/>
    <w:rsid w:val="00804242"/>
    <w:rsid w:val="00805090"/>
    <w:rsid w:val="0081052F"/>
    <w:rsid w:val="00813DBB"/>
    <w:rsid w:val="008152A9"/>
    <w:rsid w:val="00816D23"/>
    <w:rsid w:val="00821191"/>
    <w:rsid w:val="008221AF"/>
    <w:rsid w:val="00823BCE"/>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7CB"/>
    <w:rsid w:val="00853B20"/>
    <w:rsid w:val="00860047"/>
    <w:rsid w:val="008601CB"/>
    <w:rsid w:val="008615D7"/>
    <w:rsid w:val="008617EB"/>
    <w:rsid w:val="00861BB3"/>
    <w:rsid w:val="00864392"/>
    <w:rsid w:val="008647FB"/>
    <w:rsid w:val="00864FAF"/>
    <w:rsid w:val="008661B5"/>
    <w:rsid w:val="008668B7"/>
    <w:rsid w:val="00867C10"/>
    <w:rsid w:val="00873F32"/>
    <w:rsid w:val="00874586"/>
    <w:rsid w:val="00875EA5"/>
    <w:rsid w:val="00876118"/>
    <w:rsid w:val="00877B8B"/>
    <w:rsid w:val="00886D97"/>
    <w:rsid w:val="008903BF"/>
    <w:rsid w:val="00896E43"/>
    <w:rsid w:val="008A0CE4"/>
    <w:rsid w:val="008A2F5F"/>
    <w:rsid w:val="008A3027"/>
    <w:rsid w:val="008A40CE"/>
    <w:rsid w:val="008A7AF8"/>
    <w:rsid w:val="008B2B6D"/>
    <w:rsid w:val="008B2DA1"/>
    <w:rsid w:val="008B6491"/>
    <w:rsid w:val="008B7986"/>
    <w:rsid w:val="008C31BD"/>
    <w:rsid w:val="008C35FC"/>
    <w:rsid w:val="008C480D"/>
    <w:rsid w:val="008D2682"/>
    <w:rsid w:val="008D3CBE"/>
    <w:rsid w:val="008D57CB"/>
    <w:rsid w:val="008D5B11"/>
    <w:rsid w:val="008D5DC5"/>
    <w:rsid w:val="008D6209"/>
    <w:rsid w:val="008E5867"/>
    <w:rsid w:val="008E65CC"/>
    <w:rsid w:val="008E6B15"/>
    <w:rsid w:val="008F2088"/>
    <w:rsid w:val="008F66A1"/>
    <w:rsid w:val="008F6FB3"/>
    <w:rsid w:val="0090094F"/>
    <w:rsid w:val="00903156"/>
    <w:rsid w:val="00903FDD"/>
    <w:rsid w:val="009048D9"/>
    <w:rsid w:val="00904B54"/>
    <w:rsid w:val="0090522E"/>
    <w:rsid w:val="00906C92"/>
    <w:rsid w:val="00907699"/>
    <w:rsid w:val="00910194"/>
    <w:rsid w:val="00911F2D"/>
    <w:rsid w:val="00914FD7"/>
    <w:rsid w:val="009150FB"/>
    <w:rsid w:val="00921376"/>
    <w:rsid w:val="009219AB"/>
    <w:rsid w:val="009267FF"/>
    <w:rsid w:val="00926F7A"/>
    <w:rsid w:val="009275A9"/>
    <w:rsid w:val="009279F4"/>
    <w:rsid w:val="00927E09"/>
    <w:rsid w:val="00931038"/>
    <w:rsid w:val="0093343E"/>
    <w:rsid w:val="00933BE9"/>
    <w:rsid w:val="00940D8A"/>
    <w:rsid w:val="009507E1"/>
    <w:rsid w:val="00955D0E"/>
    <w:rsid w:val="00960F8C"/>
    <w:rsid w:val="0096227D"/>
    <w:rsid w:val="00962B5C"/>
    <w:rsid w:val="00964666"/>
    <w:rsid w:val="00965170"/>
    <w:rsid w:val="00966A00"/>
    <w:rsid w:val="009671FF"/>
    <w:rsid w:val="00973A4F"/>
    <w:rsid w:val="00976615"/>
    <w:rsid w:val="00981F59"/>
    <w:rsid w:val="009821DF"/>
    <w:rsid w:val="00987604"/>
    <w:rsid w:val="00987774"/>
    <w:rsid w:val="00990CFD"/>
    <w:rsid w:val="0099229B"/>
    <w:rsid w:val="0099254D"/>
    <w:rsid w:val="00992E41"/>
    <w:rsid w:val="00993057"/>
    <w:rsid w:val="00994541"/>
    <w:rsid w:val="009A0A45"/>
    <w:rsid w:val="009A1C9A"/>
    <w:rsid w:val="009A2299"/>
    <w:rsid w:val="009A3B7C"/>
    <w:rsid w:val="009A43EF"/>
    <w:rsid w:val="009B001E"/>
    <w:rsid w:val="009B0696"/>
    <w:rsid w:val="009B1C8F"/>
    <w:rsid w:val="009C1654"/>
    <w:rsid w:val="009C383E"/>
    <w:rsid w:val="009C5C6C"/>
    <w:rsid w:val="009C6F0C"/>
    <w:rsid w:val="009C7677"/>
    <w:rsid w:val="009D06C0"/>
    <w:rsid w:val="009D181A"/>
    <w:rsid w:val="009D2703"/>
    <w:rsid w:val="009D33DF"/>
    <w:rsid w:val="009D3B27"/>
    <w:rsid w:val="009D4A91"/>
    <w:rsid w:val="009D56FB"/>
    <w:rsid w:val="009D581E"/>
    <w:rsid w:val="009E00FB"/>
    <w:rsid w:val="009E0DF8"/>
    <w:rsid w:val="009E4A05"/>
    <w:rsid w:val="009E7BAF"/>
    <w:rsid w:val="009F267D"/>
    <w:rsid w:val="009F38AB"/>
    <w:rsid w:val="009F61E0"/>
    <w:rsid w:val="009F76DA"/>
    <w:rsid w:val="00A020EA"/>
    <w:rsid w:val="00A03B83"/>
    <w:rsid w:val="00A04F14"/>
    <w:rsid w:val="00A07C15"/>
    <w:rsid w:val="00A07FFC"/>
    <w:rsid w:val="00A10ABA"/>
    <w:rsid w:val="00A11506"/>
    <w:rsid w:val="00A11547"/>
    <w:rsid w:val="00A1387D"/>
    <w:rsid w:val="00A13D2D"/>
    <w:rsid w:val="00A17632"/>
    <w:rsid w:val="00A211B7"/>
    <w:rsid w:val="00A239B8"/>
    <w:rsid w:val="00A24993"/>
    <w:rsid w:val="00A26A5C"/>
    <w:rsid w:val="00A277A6"/>
    <w:rsid w:val="00A3005D"/>
    <w:rsid w:val="00A30430"/>
    <w:rsid w:val="00A312A8"/>
    <w:rsid w:val="00A324A1"/>
    <w:rsid w:val="00A35D40"/>
    <w:rsid w:val="00A42BF1"/>
    <w:rsid w:val="00A43AB7"/>
    <w:rsid w:val="00A44CD5"/>
    <w:rsid w:val="00A45D09"/>
    <w:rsid w:val="00A51228"/>
    <w:rsid w:val="00A51906"/>
    <w:rsid w:val="00A51948"/>
    <w:rsid w:val="00A51D3F"/>
    <w:rsid w:val="00A538F0"/>
    <w:rsid w:val="00A53D4B"/>
    <w:rsid w:val="00A54C18"/>
    <w:rsid w:val="00A60F90"/>
    <w:rsid w:val="00A61965"/>
    <w:rsid w:val="00A6316D"/>
    <w:rsid w:val="00A63C66"/>
    <w:rsid w:val="00A64B43"/>
    <w:rsid w:val="00A656C6"/>
    <w:rsid w:val="00A66D8B"/>
    <w:rsid w:val="00A736F8"/>
    <w:rsid w:val="00A74CDA"/>
    <w:rsid w:val="00A75ECD"/>
    <w:rsid w:val="00A8176B"/>
    <w:rsid w:val="00A84ED9"/>
    <w:rsid w:val="00A91D2E"/>
    <w:rsid w:val="00A92DD0"/>
    <w:rsid w:val="00A93089"/>
    <w:rsid w:val="00A95594"/>
    <w:rsid w:val="00A95B48"/>
    <w:rsid w:val="00A96BD0"/>
    <w:rsid w:val="00A970F5"/>
    <w:rsid w:val="00A97629"/>
    <w:rsid w:val="00AA3A0B"/>
    <w:rsid w:val="00AA4E39"/>
    <w:rsid w:val="00AA76BD"/>
    <w:rsid w:val="00AA784F"/>
    <w:rsid w:val="00AB2B18"/>
    <w:rsid w:val="00AB4F71"/>
    <w:rsid w:val="00AB5220"/>
    <w:rsid w:val="00AB68BE"/>
    <w:rsid w:val="00AC0D96"/>
    <w:rsid w:val="00AC11B4"/>
    <w:rsid w:val="00AC1399"/>
    <w:rsid w:val="00AC1D0A"/>
    <w:rsid w:val="00AC2F7C"/>
    <w:rsid w:val="00AC4388"/>
    <w:rsid w:val="00AC7B7B"/>
    <w:rsid w:val="00AD1069"/>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075A"/>
    <w:rsid w:val="00B2132B"/>
    <w:rsid w:val="00B22380"/>
    <w:rsid w:val="00B238ED"/>
    <w:rsid w:val="00B258FF"/>
    <w:rsid w:val="00B25EF6"/>
    <w:rsid w:val="00B32337"/>
    <w:rsid w:val="00B34350"/>
    <w:rsid w:val="00B3465A"/>
    <w:rsid w:val="00B3786F"/>
    <w:rsid w:val="00B37A76"/>
    <w:rsid w:val="00B43648"/>
    <w:rsid w:val="00B441F7"/>
    <w:rsid w:val="00B51B58"/>
    <w:rsid w:val="00B51D74"/>
    <w:rsid w:val="00B53747"/>
    <w:rsid w:val="00B56B96"/>
    <w:rsid w:val="00B63983"/>
    <w:rsid w:val="00B63A97"/>
    <w:rsid w:val="00B63E88"/>
    <w:rsid w:val="00B6498A"/>
    <w:rsid w:val="00B64B9E"/>
    <w:rsid w:val="00B70338"/>
    <w:rsid w:val="00B71811"/>
    <w:rsid w:val="00B72DF0"/>
    <w:rsid w:val="00B752BC"/>
    <w:rsid w:val="00B76004"/>
    <w:rsid w:val="00B76891"/>
    <w:rsid w:val="00B803AC"/>
    <w:rsid w:val="00B82026"/>
    <w:rsid w:val="00B825BE"/>
    <w:rsid w:val="00B82AB3"/>
    <w:rsid w:val="00B87FEB"/>
    <w:rsid w:val="00B90851"/>
    <w:rsid w:val="00B910E4"/>
    <w:rsid w:val="00B922D5"/>
    <w:rsid w:val="00B9640C"/>
    <w:rsid w:val="00B964CC"/>
    <w:rsid w:val="00BA0803"/>
    <w:rsid w:val="00BA2D31"/>
    <w:rsid w:val="00BA5835"/>
    <w:rsid w:val="00BA6B34"/>
    <w:rsid w:val="00BA72C1"/>
    <w:rsid w:val="00BA77FD"/>
    <w:rsid w:val="00BB6B2C"/>
    <w:rsid w:val="00BB6EC7"/>
    <w:rsid w:val="00BC1041"/>
    <w:rsid w:val="00BC2783"/>
    <w:rsid w:val="00BC2FDB"/>
    <w:rsid w:val="00BC3588"/>
    <w:rsid w:val="00BC3881"/>
    <w:rsid w:val="00BC6E54"/>
    <w:rsid w:val="00BD001D"/>
    <w:rsid w:val="00BD0403"/>
    <w:rsid w:val="00BD4E64"/>
    <w:rsid w:val="00BD57C8"/>
    <w:rsid w:val="00BD5E9A"/>
    <w:rsid w:val="00BD6DD3"/>
    <w:rsid w:val="00BD7264"/>
    <w:rsid w:val="00BE0353"/>
    <w:rsid w:val="00BE0825"/>
    <w:rsid w:val="00BE6331"/>
    <w:rsid w:val="00BF391B"/>
    <w:rsid w:val="00BF78ED"/>
    <w:rsid w:val="00C00283"/>
    <w:rsid w:val="00C00686"/>
    <w:rsid w:val="00C011E9"/>
    <w:rsid w:val="00C0184F"/>
    <w:rsid w:val="00C023E3"/>
    <w:rsid w:val="00C029BB"/>
    <w:rsid w:val="00C074BE"/>
    <w:rsid w:val="00C07FA2"/>
    <w:rsid w:val="00C11EEA"/>
    <w:rsid w:val="00C126BB"/>
    <w:rsid w:val="00C1393E"/>
    <w:rsid w:val="00C15D2E"/>
    <w:rsid w:val="00C16340"/>
    <w:rsid w:val="00C16802"/>
    <w:rsid w:val="00C16C0E"/>
    <w:rsid w:val="00C20F65"/>
    <w:rsid w:val="00C21316"/>
    <w:rsid w:val="00C2150B"/>
    <w:rsid w:val="00C23647"/>
    <w:rsid w:val="00C27137"/>
    <w:rsid w:val="00C3279E"/>
    <w:rsid w:val="00C3547E"/>
    <w:rsid w:val="00C365FA"/>
    <w:rsid w:val="00C37C45"/>
    <w:rsid w:val="00C37D52"/>
    <w:rsid w:val="00C402B5"/>
    <w:rsid w:val="00C414D5"/>
    <w:rsid w:val="00C422DB"/>
    <w:rsid w:val="00C4355E"/>
    <w:rsid w:val="00C44162"/>
    <w:rsid w:val="00C4728B"/>
    <w:rsid w:val="00C47A12"/>
    <w:rsid w:val="00C51299"/>
    <w:rsid w:val="00C5132F"/>
    <w:rsid w:val="00C519A3"/>
    <w:rsid w:val="00C5386F"/>
    <w:rsid w:val="00C5479F"/>
    <w:rsid w:val="00C569A0"/>
    <w:rsid w:val="00C60673"/>
    <w:rsid w:val="00C60DE9"/>
    <w:rsid w:val="00C61BAE"/>
    <w:rsid w:val="00C639AD"/>
    <w:rsid w:val="00C64363"/>
    <w:rsid w:val="00C64D99"/>
    <w:rsid w:val="00C71E31"/>
    <w:rsid w:val="00C71E83"/>
    <w:rsid w:val="00C7231E"/>
    <w:rsid w:val="00C72944"/>
    <w:rsid w:val="00C73507"/>
    <w:rsid w:val="00C74EA1"/>
    <w:rsid w:val="00C7501F"/>
    <w:rsid w:val="00C77098"/>
    <w:rsid w:val="00C86B88"/>
    <w:rsid w:val="00C908FF"/>
    <w:rsid w:val="00C912AB"/>
    <w:rsid w:val="00C91C4C"/>
    <w:rsid w:val="00C955CE"/>
    <w:rsid w:val="00CA4A18"/>
    <w:rsid w:val="00CB0166"/>
    <w:rsid w:val="00CB0ABF"/>
    <w:rsid w:val="00CB24CD"/>
    <w:rsid w:val="00CB560E"/>
    <w:rsid w:val="00CB6200"/>
    <w:rsid w:val="00CB6FB3"/>
    <w:rsid w:val="00CC1F19"/>
    <w:rsid w:val="00CC2517"/>
    <w:rsid w:val="00CC38F2"/>
    <w:rsid w:val="00CC5AFB"/>
    <w:rsid w:val="00CC677C"/>
    <w:rsid w:val="00CC72B2"/>
    <w:rsid w:val="00CE0FF0"/>
    <w:rsid w:val="00CE517A"/>
    <w:rsid w:val="00CE6B0A"/>
    <w:rsid w:val="00CE6FD9"/>
    <w:rsid w:val="00CE71E7"/>
    <w:rsid w:val="00CF30F2"/>
    <w:rsid w:val="00CF353A"/>
    <w:rsid w:val="00CF7403"/>
    <w:rsid w:val="00CF7E96"/>
    <w:rsid w:val="00D00F0A"/>
    <w:rsid w:val="00D01E4D"/>
    <w:rsid w:val="00D02662"/>
    <w:rsid w:val="00D02F42"/>
    <w:rsid w:val="00D03563"/>
    <w:rsid w:val="00D07A3A"/>
    <w:rsid w:val="00D100F7"/>
    <w:rsid w:val="00D14145"/>
    <w:rsid w:val="00D2058D"/>
    <w:rsid w:val="00D21628"/>
    <w:rsid w:val="00D21F28"/>
    <w:rsid w:val="00D23CEC"/>
    <w:rsid w:val="00D2425A"/>
    <w:rsid w:val="00D24C18"/>
    <w:rsid w:val="00D2594B"/>
    <w:rsid w:val="00D265A0"/>
    <w:rsid w:val="00D276A5"/>
    <w:rsid w:val="00D3019E"/>
    <w:rsid w:val="00D33BEF"/>
    <w:rsid w:val="00D34C06"/>
    <w:rsid w:val="00D36BFD"/>
    <w:rsid w:val="00D373F0"/>
    <w:rsid w:val="00D41158"/>
    <w:rsid w:val="00D419BF"/>
    <w:rsid w:val="00D42082"/>
    <w:rsid w:val="00D433EE"/>
    <w:rsid w:val="00D43790"/>
    <w:rsid w:val="00D4510C"/>
    <w:rsid w:val="00D476F7"/>
    <w:rsid w:val="00D521FC"/>
    <w:rsid w:val="00D54E9F"/>
    <w:rsid w:val="00D56318"/>
    <w:rsid w:val="00D60D2C"/>
    <w:rsid w:val="00D62AED"/>
    <w:rsid w:val="00D62FA6"/>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888"/>
    <w:rsid w:val="00DB377C"/>
    <w:rsid w:val="00DC074F"/>
    <w:rsid w:val="00DC1FCE"/>
    <w:rsid w:val="00DC2BAC"/>
    <w:rsid w:val="00DC6119"/>
    <w:rsid w:val="00DC62C0"/>
    <w:rsid w:val="00DC6E86"/>
    <w:rsid w:val="00DD02CB"/>
    <w:rsid w:val="00DD02FD"/>
    <w:rsid w:val="00DD6118"/>
    <w:rsid w:val="00DD759F"/>
    <w:rsid w:val="00DE0B71"/>
    <w:rsid w:val="00DE3FED"/>
    <w:rsid w:val="00DE4C3E"/>
    <w:rsid w:val="00DE72D8"/>
    <w:rsid w:val="00DE7729"/>
    <w:rsid w:val="00DF26F3"/>
    <w:rsid w:val="00DF3A37"/>
    <w:rsid w:val="00DF443E"/>
    <w:rsid w:val="00DF567C"/>
    <w:rsid w:val="00DF5ADE"/>
    <w:rsid w:val="00DF7D4D"/>
    <w:rsid w:val="00E02731"/>
    <w:rsid w:val="00E05108"/>
    <w:rsid w:val="00E06812"/>
    <w:rsid w:val="00E0779F"/>
    <w:rsid w:val="00E10E04"/>
    <w:rsid w:val="00E116E0"/>
    <w:rsid w:val="00E12952"/>
    <w:rsid w:val="00E164C3"/>
    <w:rsid w:val="00E21228"/>
    <w:rsid w:val="00E25199"/>
    <w:rsid w:val="00E2582E"/>
    <w:rsid w:val="00E260AA"/>
    <w:rsid w:val="00E273FB"/>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164A"/>
    <w:rsid w:val="00E91D97"/>
    <w:rsid w:val="00E92C64"/>
    <w:rsid w:val="00E9314B"/>
    <w:rsid w:val="00E946DA"/>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7C3F"/>
    <w:rsid w:val="00F2342E"/>
    <w:rsid w:val="00F2498B"/>
    <w:rsid w:val="00F24C6B"/>
    <w:rsid w:val="00F26C85"/>
    <w:rsid w:val="00F27778"/>
    <w:rsid w:val="00F320FC"/>
    <w:rsid w:val="00F322CA"/>
    <w:rsid w:val="00F37ADB"/>
    <w:rsid w:val="00F424FD"/>
    <w:rsid w:val="00F42B89"/>
    <w:rsid w:val="00F42FFF"/>
    <w:rsid w:val="00F50B1C"/>
    <w:rsid w:val="00F50BB1"/>
    <w:rsid w:val="00F51277"/>
    <w:rsid w:val="00F52026"/>
    <w:rsid w:val="00F54551"/>
    <w:rsid w:val="00F5629D"/>
    <w:rsid w:val="00F60294"/>
    <w:rsid w:val="00F62EA3"/>
    <w:rsid w:val="00F63000"/>
    <w:rsid w:val="00F63903"/>
    <w:rsid w:val="00F6615F"/>
    <w:rsid w:val="00F73330"/>
    <w:rsid w:val="00F74AFD"/>
    <w:rsid w:val="00F85527"/>
    <w:rsid w:val="00F90329"/>
    <w:rsid w:val="00F9052D"/>
    <w:rsid w:val="00F91B30"/>
    <w:rsid w:val="00F9282F"/>
    <w:rsid w:val="00F92D6E"/>
    <w:rsid w:val="00F95452"/>
    <w:rsid w:val="00F962E5"/>
    <w:rsid w:val="00F972F2"/>
    <w:rsid w:val="00FA090A"/>
    <w:rsid w:val="00FA3B98"/>
    <w:rsid w:val="00FA7433"/>
    <w:rsid w:val="00FB1B10"/>
    <w:rsid w:val="00FB4507"/>
    <w:rsid w:val="00FC0721"/>
    <w:rsid w:val="00FC1F62"/>
    <w:rsid w:val="00FC33C1"/>
    <w:rsid w:val="00FC4D0C"/>
    <w:rsid w:val="00FC5954"/>
    <w:rsid w:val="00FD0BAE"/>
    <w:rsid w:val="00FD1093"/>
    <w:rsid w:val="00FD22B7"/>
    <w:rsid w:val="00FD6BF1"/>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docId w15:val="{C47DE133-B652-47A4-9DA6-07EE49575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2.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computecanada.c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156B1-10E8-4129-AEC3-191842DD6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3</TotalTime>
  <Pages>41</Pages>
  <Words>41884</Words>
  <Characters>238741</Characters>
  <Application>Microsoft Office Word</Application>
  <DocSecurity>0</DocSecurity>
  <Lines>1989</Lines>
  <Paragraphs>5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0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32</cp:revision>
  <dcterms:created xsi:type="dcterms:W3CDTF">2020-01-15T03:54:00Z</dcterms:created>
  <dcterms:modified xsi:type="dcterms:W3CDTF">2020-02-01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